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9">
        <w:r>
          <w:t xml:space="preserve"> </w:t>
        </w:r>
      </w:hyperlink>
      <w:r>
        <w:t xml:space="preserve"> </w:t>
      </w:r>
    </w:p>
    <w:p w14:paraId="1CA63360" w14:textId="77777777" w:rsidR="004E5E4A" w:rsidRDefault="004E5E4A">
      <w:pPr>
        <w:spacing w:after="0"/>
        <w:ind w:left="720"/>
      </w:pPr>
    </w:p>
    <w:p w14:paraId="2F0DB1A8" w14:textId="77777777" w:rsidR="004E5E4A" w:rsidRDefault="00ED53C8">
      <w:pPr>
        <w:spacing w:after="0"/>
        <w:ind w:left="720"/>
      </w:pPr>
      <w:hyperlink r:id="rId10">
        <w:r w:rsidR="0026311E">
          <w:rPr>
            <w:color w:val="0563C1"/>
            <w:u w:val="single"/>
          </w:rPr>
          <w:t>https://www.cso.ie/en/statistics/tourismandtravel/</w:t>
        </w:r>
      </w:hyperlink>
    </w:p>
    <w:p w14:paraId="3B655452" w14:textId="77777777" w:rsidR="004E5E4A" w:rsidRDefault="00ED53C8">
      <w:pPr>
        <w:spacing w:after="0"/>
        <w:ind w:left="720"/>
      </w:pPr>
      <w:hyperlink r:id="rId11">
        <w:r w:rsidR="0026311E">
          <w:rPr>
            <w:color w:val="0563C1"/>
            <w:u w:val="single"/>
          </w:rPr>
          <w:t>https://www.failteireland.ie/Research-and-Insights.aspx</w:t>
        </w:r>
      </w:hyperlink>
    </w:p>
    <w:p w14:paraId="3960A2E9" w14:textId="77777777" w:rsidR="004E5E4A" w:rsidRDefault="00ED53C8">
      <w:pPr>
        <w:spacing w:after="0"/>
        <w:ind w:left="720"/>
      </w:pPr>
      <w:hyperlink r:id="rId12"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69C44B08"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2A7F5FFA" w14:textId="3B77B751" w:rsidR="00380952" w:rsidRDefault="00380952" w:rsidP="00380952">
      <w:r>
        <w:tab/>
      </w:r>
    </w:p>
    <w:p w14:paraId="7AC08526" w14:textId="0A280D64" w:rsidR="00380952" w:rsidRDefault="00380952" w:rsidP="00380952">
      <w:pPr>
        <w:ind w:firstLine="720"/>
      </w:pPr>
      <w:r>
        <w:t>Abstract:</w:t>
      </w:r>
    </w:p>
    <w:p w14:paraId="3D965F5D" w14:textId="006CFE89" w:rsidR="00380952" w:rsidRPr="00380952" w:rsidRDefault="00481BC5" w:rsidP="00481BC5">
      <w:pPr>
        <w:ind w:left="720"/>
        <w:rPr>
          <w:rFonts w:ascii="Times New Roman" w:hAnsi="Times New Roman" w:cs="Times New Roman"/>
          <w:i/>
          <w:iCs/>
          <w:sz w:val="24"/>
          <w:szCs w:val="24"/>
        </w:rPr>
      </w:pPr>
      <w:r>
        <w:rPr>
          <w:rFonts w:ascii="Cambria" w:hAnsi="Cambria" w:cs="New Peninim MT"/>
          <w:i/>
          <w:iCs/>
        </w:rPr>
        <w:t>Inbound t</w:t>
      </w:r>
      <w:r w:rsidR="00380952">
        <w:rPr>
          <w:rFonts w:ascii="Cambria" w:hAnsi="Cambria" w:cs="New Peninim MT"/>
          <w:i/>
          <w:iCs/>
        </w:rPr>
        <w:t>ourism is a huge part of the Irish economy with</w:t>
      </w:r>
      <w:r>
        <w:rPr>
          <w:rFonts w:ascii="Cambria" w:hAnsi="Cambria" w:cs="New Peninim MT"/>
          <w:i/>
          <w:iCs/>
        </w:rPr>
        <w:t xml:space="preserve"> as many a</w:t>
      </w:r>
      <w:r w:rsidR="006B209F">
        <w:rPr>
          <w:rFonts w:ascii="Cambria" w:hAnsi="Cambria" w:cs="New Peninim MT"/>
          <w:i/>
          <w:iCs/>
        </w:rPr>
        <w:t>s</w:t>
      </w:r>
      <w:r>
        <w:rPr>
          <w:rFonts w:ascii="Cambria" w:hAnsi="Cambria" w:cs="New Peninim MT"/>
          <w:i/>
          <w:iCs/>
        </w:rPr>
        <w:t xml:space="preserve"> 8.5 million visitors recorded in 2008</w:t>
      </w:r>
      <w:r w:rsidR="006B209F">
        <w:rPr>
          <w:rFonts w:ascii="Cambria" w:hAnsi="Cambria" w:cs="New Peninim MT"/>
          <w:i/>
          <w:iCs/>
        </w:rPr>
        <w:t xml:space="preserve"> </w:t>
      </w:r>
      <w:r w:rsidR="006B209F">
        <w:rPr>
          <w:rFonts w:ascii="Cambria" w:hAnsi="Cambria" w:cs="New Peninim MT"/>
          <w:i/>
          <w:iCs/>
        </w:rPr>
        <w:fldChar w:fldCharType="begin"/>
      </w:r>
      <w:r w:rsidR="006B209F">
        <w:rPr>
          <w:rFonts w:ascii="Cambria" w:hAnsi="Cambria" w:cs="New Peninim MT"/>
          <w:i/>
          <w:iCs/>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Pr>
          <w:rFonts w:ascii="Cambria" w:hAnsi="Cambria" w:cs="New Peninim MT"/>
          <w:i/>
          <w:iCs/>
        </w:rPr>
        <w:fldChar w:fldCharType="separate"/>
      </w:r>
      <w:r w:rsidR="006B209F">
        <w:rPr>
          <w:rFonts w:ascii="Cambria" w:hAnsi="Cambria" w:cs="New Peninim MT"/>
          <w:i/>
          <w:iCs/>
          <w:noProof/>
        </w:rPr>
        <w:t>(Callaghan and Tol, 2011)</w:t>
      </w:r>
      <w:r w:rsidR="006B209F">
        <w:rPr>
          <w:rFonts w:ascii="Cambria" w:hAnsi="Cambria" w:cs="New Peninim MT"/>
          <w:i/>
          <w:iCs/>
        </w:rPr>
        <w:fldChar w:fldCharType="end"/>
      </w:r>
      <w:r w:rsidR="006B209F">
        <w:rPr>
          <w:rFonts w:ascii="Cambria" w:hAnsi="Cambria" w:cs="New Peninim MT"/>
          <w:i/>
          <w:iCs/>
        </w:rPr>
        <w:t xml:space="preserve">. Critically analysing the number of people who visit, how they arrive in the country and the time of year in which they visit was the aim of this work. EDA, statistical analysis and machine learning algorithms were applied to the data in various ways to offer insight into the movement patterns of passengers in the collected data. The information gleaned from these processes were then used to infer </w:t>
      </w:r>
      <w:r w:rsidR="005B43AB">
        <w:rPr>
          <w:rFonts w:ascii="Cambria" w:hAnsi="Cambria" w:cs="New Peninim MT"/>
          <w:i/>
          <w:iCs/>
        </w:rPr>
        <w:t xml:space="preserve">what the future trends may be.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17197725" w14:textId="77777777" w:rsidR="00C16C83" w:rsidRDefault="0026311E" w:rsidP="00C16C83">
      <w:pPr>
        <w:spacing w:after="0"/>
        <w:ind w:left="720"/>
      </w:pPr>
      <w:r>
        <w:t>You are required to</w:t>
      </w:r>
    </w:p>
    <w:p w14:paraId="32DC288B" w14:textId="5FECB646" w:rsidR="004E5E4A" w:rsidRPr="00C16C83" w:rsidRDefault="0026311E" w:rsidP="00C16C83">
      <w:pPr>
        <w:spacing w:after="0"/>
        <w:ind w:left="720"/>
        <w:rPr>
          <w:b/>
          <w:bCs/>
        </w:rPr>
      </w:pPr>
      <w:r w:rsidRPr="00C16C83">
        <w:rPr>
          <w:b/>
          <w:bCs/>
        </w:rP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Python pandas library was utilised to maximise efficiency and accuracy.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 xml:space="preserve">130228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lastRenderedPageBreak/>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328725D5" w:rsidR="005A12D3" w:rsidRDefault="005A12D3" w:rsidP="00424B7A">
      <w:pPr>
        <w:spacing w:after="0"/>
        <w:ind w:left="720"/>
        <w:jc w:val="center"/>
      </w:pPr>
      <w:r>
        <w:t xml:space="preserve">Figure AA: Histogram of </w:t>
      </w:r>
      <w:proofErr w:type="spellStart"/>
      <w:r>
        <w:t>passenger_movement</w:t>
      </w:r>
      <w:r w:rsidR="00331350">
        <w:t>_net</w:t>
      </w:r>
      <w:r>
        <w:t>_df</w:t>
      </w:r>
      <w:proofErr w:type="spellEnd"/>
    </w:p>
    <w:p w14:paraId="782EC536" w14:textId="56283C8C" w:rsidR="005A12D3" w:rsidRDefault="000E1B74" w:rsidP="005A12D3">
      <w:pPr>
        <w:spacing w:after="0"/>
        <w:ind w:left="720"/>
      </w:pPr>
      <w:r>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F98469"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w:t>
      </w:r>
      <w:r w:rsidR="00806CED">
        <w:lastRenderedPageBreak/>
        <w:t xml:space="preserve">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lastRenderedPageBreak/>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5C94BC08"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λ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6A545CAB" w14:textId="5D709DCF" w:rsidR="008B047B" w:rsidRDefault="008B047B" w:rsidP="00FD229C">
      <w:pPr>
        <w:spacing w:after="0"/>
        <w:ind w:left="720"/>
      </w:pPr>
      <w:r>
        <w:rPr>
          <w:noProof/>
        </w:rPr>
        <w:drawing>
          <wp:anchor distT="0" distB="0" distL="114300" distR="114300" simplePos="0" relativeHeight="251675648" behindDoc="1" locked="0" layoutInCell="1" allowOverlap="1" wp14:anchorId="79785B35" wp14:editId="6CBDA79D">
            <wp:simplePos x="0" y="0"/>
            <wp:positionH relativeFrom="column">
              <wp:posOffset>1731507</wp:posOffset>
            </wp:positionH>
            <wp:positionV relativeFrom="paragraph">
              <wp:posOffset>42407</wp:posOffset>
            </wp:positionV>
            <wp:extent cx="3260090" cy="2444750"/>
            <wp:effectExtent l="0" t="0" r="3810" b="6350"/>
            <wp:wrapTight wrapText="bothSides">
              <wp:wrapPolygon edited="0">
                <wp:start x="0" y="0"/>
                <wp:lineTo x="0" y="21544"/>
                <wp:lineTo x="21541" y="21544"/>
                <wp:lineTo x="21541" y="0"/>
                <wp:lineTo x="0" y="0"/>
              </wp:wrapPolygon>
            </wp:wrapTight>
            <wp:docPr id="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260090" cy="2444750"/>
                    </a:xfrm>
                    <a:prstGeom prst="rect">
                      <a:avLst/>
                    </a:prstGeom>
                  </pic:spPr>
                </pic:pic>
              </a:graphicData>
            </a:graphic>
            <wp14:sizeRelH relativeFrom="page">
              <wp14:pctWidth>0</wp14:pctWidth>
            </wp14:sizeRelH>
            <wp14:sizeRelV relativeFrom="page">
              <wp14:pctHeight>0</wp14:pctHeight>
            </wp14:sizeRelV>
          </wp:anchor>
        </w:drawing>
      </w:r>
    </w:p>
    <w:p w14:paraId="193AFE29" w14:textId="057E72CE" w:rsidR="008B047B" w:rsidRDefault="008B047B" w:rsidP="00FD229C">
      <w:pPr>
        <w:spacing w:after="0"/>
        <w:ind w:left="720"/>
      </w:pPr>
    </w:p>
    <w:p w14:paraId="5F06F74A" w14:textId="2949C367" w:rsidR="008B047B" w:rsidRDefault="008B047B" w:rsidP="00FD229C">
      <w:pPr>
        <w:spacing w:after="0"/>
        <w:ind w:left="720"/>
      </w:pPr>
    </w:p>
    <w:p w14:paraId="0DDA0104" w14:textId="7F65AB93" w:rsidR="008B047B" w:rsidRDefault="008B047B" w:rsidP="00FD229C">
      <w:pPr>
        <w:spacing w:after="0"/>
        <w:ind w:left="720"/>
      </w:pPr>
    </w:p>
    <w:p w14:paraId="7A741E49" w14:textId="53BAC856" w:rsidR="008B047B" w:rsidRDefault="008B047B" w:rsidP="00FD229C">
      <w:pPr>
        <w:spacing w:after="0"/>
        <w:ind w:left="720"/>
      </w:pPr>
    </w:p>
    <w:p w14:paraId="3FA461C9" w14:textId="20482DFE" w:rsidR="008B047B" w:rsidRDefault="008B047B" w:rsidP="00FD229C">
      <w:pPr>
        <w:spacing w:after="0"/>
        <w:ind w:left="720"/>
      </w:pPr>
    </w:p>
    <w:p w14:paraId="0C19382D" w14:textId="3E8CD417" w:rsidR="008B047B" w:rsidRDefault="008B047B" w:rsidP="00FD229C">
      <w:pPr>
        <w:spacing w:after="0"/>
        <w:ind w:left="720"/>
      </w:pPr>
    </w:p>
    <w:p w14:paraId="3BB1439B" w14:textId="1A7B7591" w:rsidR="008B047B" w:rsidRDefault="008B047B" w:rsidP="00FD229C">
      <w:pPr>
        <w:spacing w:after="0"/>
        <w:ind w:left="720"/>
      </w:pPr>
    </w:p>
    <w:p w14:paraId="0D59F081" w14:textId="4E6C3A83" w:rsidR="008B047B" w:rsidRDefault="008B047B" w:rsidP="00FD229C">
      <w:pPr>
        <w:spacing w:after="0"/>
        <w:ind w:left="720"/>
      </w:pPr>
    </w:p>
    <w:p w14:paraId="290D8F87" w14:textId="08480304" w:rsidR="008B047B" w:rsidRDefault="008B047B" w:rsidP="00FD229C">
      <w:pPr>
        <w:spacing w:after="0"/>
        <w:ind w:left="720"/>
      </w:pPr>
    </w:p>
    <w:p w14:paraId="4DA8632E" w14:textId="034D2A75" w:rsidR="008B047B" w:rsidRDefault="008B047B" w:rsidP="00FD229C">
      <w:pPr>
        <w:spacing w:after="0"/>
        <w:ind w:left="720"/>
      </w:pPr>
    </w:p>
    <w:p w14:paraId="42626F85" w14:textId="555D27D0" w:rsidR="008B047B" w:rsidRDefault="008B047B" w:rsidP="00FD229C">
      <w:pPr>
        <w:spacing w:after="0"/>
        <w:ind w:left="720"/>
      </w:pPr>
    </w:p>
    <w:p w14:paraId="71CD3B57" w14:textId="696A5E35" w:rsidR="008B047B" w:rsidRDefault="008B047B" w:rsidP="00FD229C">
      <w:pPr>
        <w:spacing w:after="0"/>
        <w:ind w:left="720"/>
      </w:pPr>
    </w:p>
    <w:p w14:paraId="30ACFCC8" w14:textId="776A6336" w:rsidR="008B047B" w:rsidRDefault="008B047B" w:rsidP="00FD229C">
      <w:pPr>
        <w:spacing w:after="0"/>
        <w:ind w:left="720"/>
      </w:pPr>
    </w:p>
    <w:p w14:paraId="476D17A9" w14:textId="7B6F4D0D" w:rsidR="008B047B" w:rsidRDefault="008B047B" w:rsidP="008B047B">
      <w:pPr>
        <w:spacing w:after="0"/>
        <w:ind w:left="720"/>
        <w:jc w:val="center"/>
      </w:pPr>
      <w:r>
        <w:t>Figure ZZ: Poisson distribution over a long time frame</w:t>
      </w:r>
    </w:p>
    <w:p w14:paraId="6CDB4665" w14:textId="7C9666B5" w:rsidR="008B047B" w:rsidRDefault="008B047B" w:rsidP="00FD229C">
      <w:pPr>
        <w:spacing w:after="0"/>
        <w:ind w:left="720"/>
      </w:pPr>
    </w:p>
    <w:p w14:paraId="44376DD0" w14:textId="71BD9F67" w:rsidR="004E5E4A" w:rsidRPr="00893EDD" w:rsidRDefault="0026311E" w:rsidP="00893EDD">
      <w:pPr>
        <w:pStyle w:val="ListParagraph"/>
        <w:spacing w:after="0"/>
        <w:rPr>
          <w:highlight w:val="yellow"/>
        </w:rPr>
      </w:pPr>
      <w:r w:rsidRPr="00893EDD">
        <w:rPr>
          <w:highlight w:val="yellow"/>
        </w:rPr>
        <w:t>Use Normal distribution to explain or identify some information about your dataset. [0-20]</w:t>
      </w:r>
    </w:p>
    <w:p w14:paraId="1E190E56" w14:textId="33122ACE"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lastRenderedPageBreak/>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continuous 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26A9F536"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and </w:t>
      </w:r>
      <w:r w:rsidRPr="00117544">
        <w:t>39210</w:t>
      </w:r>
      <w:r>
        <w:t xml:space="preserve">3 people departing by sea during the summer is 95.44%. </w:t>
      </w:r>
      <w:r w:rsidR="00893EDD">
        <w:t xml:space="preserve">This information extracted from the data was useful as if this travel remained normal </w:t>
      </w:r>
    </w:p>
    <w:p w14:paraId="4B76994F" w14:textId="77777777" w:rsidR="00117544" w:rsidRDefault="00117544" w:rsidP="00334131">
      <w:pPr>
        <w:pStyle w:val="ListParagraph"/>
        <w:spacing w:after="0"/>
      </w:pPr>
    </w:p>
    <w:p w14:paraId="06BB1D32" w14:textId="2229BF4F" w:rsidR="004E7499" w:rsidRPr="00C16C83" w:rsidRDefault="0026311E" w:rsidP="00C16C83">
      <w:pPr>
        <w:pStyle w:val="ListParagraph"/>
        <w:spacing w:after="0"/>
        <w:rPr>
          <w:b/>
          <w:bCs/>
          <w:highlight w:val="yellow"/>
        </w:rPr>
      </w:pPr>
      <w:r w:rsidRPr="00C16C83">
        <w:rPr>
          <w:b/>
          <w:bCs/>
          <w:highlight w:val="yellow"/>
        </w:rP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632E8200" w:rsidR="004E7499" w:rsidRDefault="00C16C83" w:rsidP="004E7499">
      <w:pPr>
        <w:spacing w:after="0"/>
        <w:ind w:left="720"/>
      </w:pPr>
      <w:r>
        <w:t xml:space="preserve">Binomial, Poisson and Normal distributions offered a way of assigning values to probabilistic events in terms of passengers entering and leaving the </w:t>
      </w:r>
      <w:r w:rsidR="008B047B">
        <w:t>Ireland.</w:t>
      </w:r>
    </w:p>
    <w:p w14:paraId="492CC4BD" w14:textId="3C827780" w:rsidR="00C16C83" w:rsidRDefault="00C16C83" w:rsidP="004E7499">
      <w:pPr>
        <w:spacing w:after="0"/>
        <w:ind w:left="720"/>
      </w:pPr>
      <w:r>
        <w:t xml:space="preserve">As visualised in figures </w:t>
      </w:r>
      <w:r w:rsidR="008B047B">
        <w:t xml:space="preserve">EE and ZZ the probability mass function tended to the limit of zero as the number of trials increased and the time interval increased. </w:t>
      </w: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461391B6" w:rsidR="004E5E4A" w:rsidRPr="00893EDD" w:rsidRDefault="0026311E" w:rsidP="00893EDD">
      <w:pPr>
        <w:spacing w:after="0"/>
        <w:ind w:left="720"/>
        <w:rPr>
          <w:b/>
        </w:rPr>
      </w:pPr>
      <w:r w:rsidRPr="00893EDD">
        <w:rPr>
          <w:highlight w:val="yellow"/>
        </w:rPr>
        <w:t xml:space="preserve">You must perform appropriate EDA on your dataset, rationalizing and detailing why you chose the specific methods and what insight you gained. </w:t>
      </w:r>
      <w:r w:rsidRPr="00893EDD">
        <w:rPr>
          <w:b/>
          <w:highlight w:val="yellow"/>
        </w:rPr>
        <w:t>[0-20]</w:t>
      </w:r>
    </w:p>
    <w:p w14:paraId="3D61A84E" w14:textId="5EE41C83"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It aims to allow the analyst to gather an insight into the particular data set, the type of data, if there is missing data etc. and to observe patterns that may be present within it</w:t>
      </w:r>
      <w:r w:rsidR="00E0307F">
        <w:rPr>
          <w:bCs/>
        </w:rPr>
        <w:t>. It allows the analyst to become familiar with the context in which the data is set</w:t>
      </w:r>
      <w:r w:rsidR="00B127CD">
        <w:rPr>
          <w:bCs/>
        </w:rPr>
        <w:t xml:space="preserve">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02EBAB1E"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 xml:space="preserve">downloaded as a CSV and uploaded to a pandas data frame in a Jupiter notebook. It was also examined in </w:t>
      </w:r>
      <w:r w:rsidR="00B17372">
        <w:rPr>
          <w:bCs/>
        </w:rPr>
        <w:t>E</w:t>
      </w:r>
      <w:r w:rsidR="008C6147">
        <w:rPr>
          <w:bCs/>
        </w:rPr>
        <w:t>xcel as this was taken to be the data dictionary, containing the column names</w:t>
      </w:r>
      <w:r w:rsidR="00283297">
        <w:rPr>
          <w:bCs/>
        </w:rPr>
        <w:t xml:space="preserve"> and </w:t>
      </w:r>
      <w:r w:rsidR="008C6147">
        <w:rPr>
          <w:bCs/>
        </w:rPr>
        <w:t xml:space="preserve">units of measurement </w:t>
      </w:r>
      <w:r w:rsidR="00283297">
        <w:rPr>
          <w:bCs/>
        </w:rPr>
        <w:t>associated with the data.</w:t>
      </w:r>
      <w:r w:rsidR="00B17372">
        <w:rPr>
          <w:bCs/>
        </w:rPr>
        <w:t xml:space="preserve"> The Pandas library had very useful tools for </w:t>
      </w:r>
      <w:r w:rsidR="00B17372">
        <w:rPr>
          <w:bCs/>
        </w:rPr>
        <w:lastRenderedPageBreak/>
        <w:t>performing EDA</w:t>
      </w:r>
      <w:r w:rsidR="000F5428">
        <w:rPr>
          <w:bCs/>
        </w:rPr>
        <w:t xml:space="preserve"> efficiently</w:t>
      </w:r>
      <w:r w:rsidR="00E8569B">
        <w:rPr>
          <w:bCs/>
        </w:rPr>
        <w:t xml:space="preserve">  </w:t>
      </w:r>
      <w:r w:rsidR="00E8569B">
        <w:rPr>
          <w:bCs/>
        </w:rPr>
        <w:fldChar w:fldCharType="begin"/>
      </w:r>
      <w:r w:rsidR="00E8569B">
        <w:rPr>
          <w:bCs/>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00E8569B">
        <w:rPr>
          <w:bCs/>
        </w:rPr>
        <w:fldChar w:fldCharType="separate"/>
      </w:r>
      <w:r w:rsidR="00E8569B">
        <w:rPr>
          <w:bCs/>
          <w:noProof/>
        </w:rPr>
        <w:t>(Omar C., 2023)</w:t>
      </w:r>
      <w:r w:rsidR="00E8569B">
        <w:rPr>
          <w:bCs/>
        </w:rPr>
        <w:fldChar w:fldCharType="end"/>
      </w:r>
      <w:r w:rsidR="00E0307F">
        <w:rPr>
          <w:bCs/>
        </w:rPr>
        <w:t>. The</w:t>
      </w:r>
      <w:r w:rsidR="00E8569B">
        <w:rPr>
          <w:bCs/>
        </w:rPr>
        <w:t xml:space="preserve"> first 30 rows of the</w:t>
      </w:r>
      <w:r w:rsidR="00E0307F">
        <w:rPr>
          <w:bCs/>
        </w:rPr>
        <w:t xml:space="preserve"> data frame </w:t>
      </w:r>
      <w:r w:rsidR="00E8569B">
        <w:rPr>
          <w:bCs/>
        </w:rPr>
        <w:t>were</w:t>
      </w:r>
      <w:r w:rsidR="00E0307F">
        <w:rPr>
          <w:bCs/>
        </w:rPr>
        <w:t xml:space="preserve"> displayed using the</w:t>
      </w:r>
      <w:r w:rsidR="00E8569B">
        <w:rPr>
          <w:bCs/>
        </w:rPr>
        <w:t xml:space="preserve"> .head() function. It was decided to rename the column containing the year information as the original name was not intuitive</w:t>
      </w:r>
      <w:r w:rsidR="00B41E22">
        <w:rPr>
          <w:bCs/>
        </w:rPr>
        <w:t xml:space="preserve"> and this prevented future confusion</w:t>
      </w:r>
      <w:r w:rsidR="00E8569B">
        <w:rPr>
          <w:bCs/>
        </w:rPr>
        <w:t>.</w:t>
      </w:r>
      <w:r w:rsidR="00B41E22">
        <w:rPr>
          <w:bCs/>
        </w:rPr>
        <w:t xml:space="preserve"> </w:t>
      </w:r>
      <w:r w:rsidR="00606226">
        <w:rPr>
          <w:bCs/>
        </w:rPr>
        <w:t xml:space="preserve">It was confirmed that there was no duplicate data within the set. Duplicate data can pose a problem to the integrity of the data set and introduce bias into future analysis </w:t>
      </w:r>
      <w:r w:rsidR="00606226">
        <w:rPr>
          <w:bCs/>
        </w:rPr>
        <w:fldChar w:fldCharType="begin"/>
      </w:r>
      <w:r w:rsidR="00606226">
        <w:rPr>
          <w:bCs/>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00606226">
        <w:rPr>
          <w:bCs/>
        </w:rPr>
        <w:fldChar w:fldCharType="separate"/>
      </w:r>
      <w:r w:rsidR="00606226">
        <w:rPr>
          <w:bCs/>
          <w:noProof/>
        </w:rPr>
        <w:t>(Chu and Ilyas, 2016)</w:t>
      </w:r>
      <w:r w:rsidR="00606226">
        <w:rPr>
          <w:bCs/>
        </w:rPr>
        <w:fldChar w:fldCharType="end"/>
      </w:r>
      <w:r w:rsidR="00606226">
        <w:rPr>
          <w:bCs/>
        </w:rPr>
        <w:t xml:space="preserve">. It was found that the dataset did not contain any duplicated rows. </w:t>
      </w:r>
      <w:r w:rsidR="003D7830">
        <w:rPr>
          <w:bCs/>
        </w:rPr>
        <w:t xml:space="preserve">This is a relevant and observable problem for many datasets, particularly large ones. Research has been done on various ways to </w:t>
      </w:r>
      <w:r w:rsidR="002E3E73">
        <w:rPr>
          <w:bCs/>
        </w:rPr>
        <w:t>manage this problem best</w:t>
      </w:r>
      <w:r w:rsidR="003D7830">
        <w:rPr>
          <w:bCs/>
        </w:rPr>
        <w:t xml:space="preserve"> while retaining as much of the </w:t>
      </w:r>
      <w:r w:rsidR="001B72FA">
        <w:rPr>
          <w:bCs/>
        </w:rPr>
        <w:t xml:space="preserve">overall data as possible. </w:t>
      </w:r>
      <w:proofErr w:type="spellStart"/>
      <w:r w:rsidR="001B72FA" w:rsidRPr="001B72FA">
        <w:rPr>
          <w:bCs/>
        </w:rPr>
        <w:t>Ananthakrishna</w:t>
      </w:r>
      <w:proofErr w:type="spellEnd"/>
      <w:r w:rsidR="001B72FA">
        <w:rPr>
          <w:bCs/>
        </w:rPr>
        <w:t xml:space="preserve"> et al. employed an algorithm which handled missing data in a hierarchical structure in data warehouses with success</w:t>
      </w:r>
      <w:r w:rsidR="00A213FB">
        <w:rPr>
          <w:bCs/>
        </w:rPr>
        <w:t xml:space="preserve"> </w:t>
      </w:r>
      <w:r w:rsidR="001B72FA">
        <w:rPr>
          <w:bCs/>
        </w:rPr>
        <w:fldChar w:fldCharType="begin"/>
      </w:r>
      <w:r w:rsidR="001B72FA">
        <w:rPr>
          <w:bCs/>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001B72FA">
        <w:rPr>
          <w:bCs/>
        </w:rPr>
        <w:fldChar w:fldCharType="separate"/>
      </w:r>
      <w:r w:rsidR="001B72FA">
        <w:rPr>
          <w:bCs/>
          <w:noProof/>
        </w:rPr>
        <w:t>(Ananthakrishna et al., 2002)</w:t>
      </w:r>
      <w:r w:rsidR="001B72FA">
        <w:rPr>
          <w:bCs/>
        </w:rPr>
        <w:fldChar w:fldCharType="end"/>
      </w:r>
      <w:r w:rsidR="001B72FA">
        <w:rPr>
          <w:bCs/>
        </w:rPr>
        <w:t xml:space="preserve"> . </w:t>
      </w:r>
    </w:p>
    <w:p w14:paraId="2B608C44" w14:textId="2517A2E4" w:rsidR="000656FB" w:rsidRDefault="009F48FD">
      <w:pPr>
        <w:spacing w:after="0"/>
        <w:ind w:left="720"/>
        <w:rPr>
          <w:bCs/>
        </w:rPr>
      </w:pPr>
      <w:r>
        <w:rPr>
          <w:bCs/>
        </w:rPr>
        <w:t xml:space="preserve">The shape of the original data frame was found to have </w:t>
      </w:r>
      <w:r w:rsidR="00A213FB" w:rsidRPr="00A213FB">
        <w:rPr>
          <w:bCs/>
        </w:rPr>
        <w:t>12936</w:t>
      </w:r>
      <w:r w:rsidR="00A213FB">
        <w:rPr>
          <w:bCs/>
        </w:rPr>
        <w:t xml:space="preserve"> rows and 10 columns. </w:t>
      </w:r>
      <w:r w:rsidR="002E3E73">
        <w:rPr>
          <w:bCs/>
        </w:rPr>
        <w:t>It was found that there were 2 missing values from the passenger movement column. Due to the relatively small</w:t>
      </w:r>
      <w:r w:rsidR="00A67021">
        <w:rPr>
          <w:bCs/>
        </w:rPr>
        <w:t xml:space="preserve"> number of rows missing, 0.015%, it was decided </w:t>
      </w:r>
      <w:r w:rsidR="00CF2394">
        <w:rPr>
          <w:bCs/>
        </w:rPr>
        <w:t xml:space="preserve">for ease </w:t>
      </w:r>
      <w:r w:rsidR="00A67021">
        <w:rPr>
          <w:bCs/>
        </w:rPr>
        <w:t>to remove those rows entirely from the dataset. If the</w:t>
      </w:r>
      <w:r w:rsidR="00DE17DB">
        <w:rPr>
          <w:bCs/>
        </w:rPr>
        <w:t xml:space="preserve"> missing data was more significant there were multiple methods which could be used such as </w:t>
      </w:r>
      <w:r w:rsidR="00DB61FB">
        <w:rPr>
          <w:bCs/>
        </w:rPr>
        <w:t>imputation and interpolation which could be used</w:t>
      </w:r>
      <w:r w:rsidR="00287709">
        <w:rPr>
          <w:bCs/>
        </w:rPr>
        <w:t xml:space="preserve"> </w:t>
      </w:r>
      <w:r w:rsidR="00287709">
        <w:rPr>
          <w:bCs/>
        </w:rPr>
        <w:fldChar w:fldCharType="begin"/>
      </w:r>
      <w:r w:rsidR="00287709">
        <w:rPr>
          <w:bCs/>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00287709">
        <w:rPr>
          <w:bCs/>
        </w:rPr>
        <w:fldChar w:fldCharType="separate"/>
      </w:r>
      <w:r w:rsidR="00287709">
        <w:rPr>
          <w:bCs/>
          <w:noProof/>
        </w:rPr>
        <w:t>(Bonaccorso, 2017; Kumar, 2019)</w:t>
      </w:r>
      <w:r w:rsidR="00287709">
        <w:rPr>
          <w:bCs/>
        </w:rPr>
        <w:fldChar w:fldCharType="end"/>
      </w:r>
      <w:r w:rsidR="00DB61FB">
        <w:rPr>
          <w:bCs/>
        </w:rPr>
        <w:t>.</w:t>
      </w:r>
    </w:p>
    <w:p w14:paraId="2056E111" w14:textId="4CF25E6B" w:rsidR="00DB61FB" w:rsidRDefault="00DB61FB">
      <w:pPr>
        <w:spacing w:after="0"/>
        <w:ind w:left="720"/>
        <w:rPr>
          <w:bCs/>
        </w:rPr>
      </w:pPr>
      <w:r>
        <w:rPr>
          <w:bCs/>
        </w:rPr>
        <w:t>Next columns with duplicate or unnecessary data were removed to keep the data frame as concise as possible.</w:t>
      </w:r>
      <w:r w:rsidR="00AC12FB">
        <w:rPr>
          <w:bCs/>
        </w:rPr>
        <w:t xml:space="preserve"> The ascending function was used to identify when the most passenger movement occurred. In August 2008 </w:t>
      </w:r>
      <w:r w:rsidR="00AC12FB" w:rsidRPr="00AC12FB">
        <w:rPr>
          <w:bCs/>
        </w:rPr>
        <w:t>1</w:t>
      </w:r>
      <w:r w:rsidR="00AC12FB">
        <w:rPr>
          <w:bCs/>
        </w:rPr>
        <w:t>,</w:t>
      </w:r>
      <w:r w:rsidR="00AC12FB" w:rsidRPr="00AC12FB">
        <w:rPr>
          <w:bCs/>
        </w:rPr>
        <w:t>603</w:t>
      </w:r>
      <w:r w:rsidR="00AC12FB">
        <w:rPr>
          <w:bCs/>
        </w:rPr>
        <w:t>,</w:t>
      </w:r>
      <w:r w:rsidR="00AC12FB" w:rsidRPr="00AC12FB">
        <w:rPr>
          <w:bCs/>
        </w:rPr>
        <w:t>381</w:t>
      </w:r>
      <w:r w:rsidR="00AC12FB">
        <w:rPr>
          <w:bCs/>
        </w:rPr>
        <w:t xml:space="preserve"> arrived in Ireland from all airport</w:t>
      </w:r>
      <w:r w:rsidR="00956D5D">
        <w:rPr>
          <w:bCs/>
        </w:rPr>
        <w:t>s</w:t>
      </w:r>
      <w:r w:rsidR="00AC12FB">
        <w:rPr>
          <w:bCs/>
        </w:rPr>
        <w:t xml:space="preserve">, the highest recorded value. </w:t>
      </w:r>
      <w:r w:rsidR="00956D5D">
        <w:rPr>
          <w:bCs/>
        </w:rPr>
        <w:t xml:space="preserve">A function, </w:t>
      </w:r>
      <w:proofErr w:type="spellStart"/>
      <w:r w:rsidR="00956D5D" w:rsidRPr="00956D5D">
        <w:rPr>
          <w:bCs/>
        </w:rPr>
        <w:t>year_month_to_decimal</w:t>
      </w:r>
      <w:proofErr w:type="spellEnd"/>
      <w:r w:rsidR="00956D5D">
        <w:rPr>
          <w:bCs/>
        </w:rPr>
        <w:t xml:space="preserve">, was written to convert the year to a graphable quantity. Taking the first entry 196101, which corresponded to January 1961, the function indexed to the final two digits, converted it to a fraction of the year and added the year to the month. </w:t>
      </w:r>
    </w:p>
    <w:p w14:paraId="1EBCB4B2" w14:textId="2CC43399" w:rsidR="00157905" w:rsidRPr="009F48FD" w:rsidRDefault="005A68D7" w:rsidP="00F67C6C">
      <w:pPr>
        <w:spacing w:after="0"/>
        <w:ind w:left="720"/>
        <w:rPr>
          <w:bCs/>
        </w:rPr>
      </w:pPr>
      <w:r>
        <w:rPr>
          <w:bCs/>
        </w:rPr>
        <w:t xml:space="preserve">To gain a better insight into the various subsets of the data the .unique() function was used. This returned all the unique values in a column. It was seen that the direction was either arriving or departing and there were 11 unique values in the </w:t>
      </w:r>
      <w:r w:rsidRPr="005A68D7">
        <w:rPr>
          <w:bCs/>
        </w:rPr>
        <w:t>Type of Passenger Movement</w:t>
      </w:r>
      <w:r>
        <w:rPr>
          <w:bCs/>
        </w:rPr>
        <w:t xml:space="preserve"> column. The </w:t>
      </w:r>
      <w:r w:rsidR="00546BD7">
        <w:rPr>
          <w:bCs/>
        </w:rPr>
        <w:t>data frame was filtered using the .</w:t>
      </w:r>
      <w:proofErr w:type="spellStart"/>
      <w:r w:rsidR="00546BD7">
        <w:rPr>
          <w:bCs/>
        </w:rPr>
        <w:t>isin</w:t>
      </w:r>
      <w:proofErr w:type="spellEnd"/>
      <w:r w:rsidR="00546BD7">
        <w:rPr>
          <w:bCs/>
        </w:rPr>
        <w:t xml:space="preserve"> </w:t>
      </w:r>
      <w:r w:rsidR="00157905">
        <w:rPr>
          <w:bCs/>
        </w:rPr>
        <w:t xml:space="preserve">and .contains </w:t>
      </w:r>
      <w:r w:rsidR="00546BD7">
        <w:rPr>
          <w:bCs/>
        </w:rPr>
        <w:t>function</w:t>
      </w:r>
      <w:r w:rsidR="00157905">
        <w:rPr>
          <w:bCs/>
        </w:rPr>
        <w:t>s</w:t>
      </w:r>
      <w:r w:rsidR="00546BD7">
        <w:rPr>
          <w:bCs/>
        </w:rPr>
        <w:t xml:space="preserve"> to select the rows with common values. </w:t>
      </w:r>
    </w:p>
    <w:p w14:paraId="5443C7D0" w14:textId="77777777" w:rsidR="001B72FA" w:rsidRDefault="001B72FA">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4D90D207" w:rsidR="00152C7C" w:rsidRDefault="00152C7C">
      <w:pPr>
        <w:spacing w:after="0"/>
        <w:ind w:left="720"/>
        <w:rPr>
          <w:bCs/>
        </w:rPr>
      </w:pPr>
      <w:r>
        <w:rPr>
          <w:bCs/>
        </w:rPr>
        <w:t>Added columns (seasons)</w:t>
      </w:r>
    </w:p>
    <w:p w14:paraId="47D62D3C" w14:textId="477D09DE" w:rsidR="00E8569B" w:rsidRPr="004E7499" w:rsidRDefault="00E8569B">
      <w:pPr>
        <w:spacing w:after="0"/>
        <w:ind w:left="720"/>
        <w:rPr>
          <w:bCs/>
        </w:rPr>
      </w:pPr>
      <w:r>
        <w:rPr>
          <w:bCs/>
        </w:rPr>
        <w:t>Year to decimal</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3BC55A3A" w14:textId="64B692E2" w:rsidR="006E5C8A" w:rsidRDefault="006E5C8A" w:rsidP="0065706E">
      <w:pPr>
        <w:spacing w:after="0"/>
        <w:ind w:left="720"/>
        <w:rPr>
          <w:bCs/>
        </w:rPr>
      </w:pPr>
      <w:r>
        <w:rPr>
          <w:bCs/>
        </w:rPr>
        <w:t>Previously discussed methods of exploring and understanding the data informed the decision that scaling and encoding would be required before machine learning could be carried out successfully.</w:t>
      </w:r>
    </w:p>
    <w:p w14:paraId="275D0828" w14:textId="27534F8E" w:rsidR="00AC4D49" w:rsidRDefault="006E5C8A" w:rsidP="00D91928">
      <w:pPr>
        <w:spacing w:after="0"/>
        <w:ind w:left="720"/>
        <w:rPr>
          <w:bCs/>
        </w:rPr>
      </w:pPr>
      <w:r>
        <w:rPr>
          <w:bCs/>
        </w:rPr>
        <w:t xml:space="preserve">Taking a look at encoding first, this is the process of assigning a numeric value to categorical data, usually in the form of a string. </w:t>
      </w:r>
      <w:r w:rsidR="00287709">
        <w:rPr>
          <w:bCs/>
        </w:rPr>
        <w:t>S</w:t>
      </w:r>
      <w:r w:rsidR="00287709" w:rsidRPr="00287709">
        <w:rPr>
          <w:bCs/>
        </w:rPr>
        <w:t>cikit-learn</w:t>
      </w:r>
      <w:r>
        <w:rPr>
          <w:bCs/>
        </w:rPr>
        <w:t xml:space="preserve"> </w:t>
      </w:r>
      <w:r w:rsidR="00287709">
        <w:rPr>
          <w:bCs/>
        </w:rPr>
        <w:t xml:space="preserve">library was used to encode the data as it contains many popular methods of encoding </w:t>
      </w:r>
      <w:r>
        <w:rPr>
          <w:bCs/>
        </w:rPr>
        <w:fldChar w:fldCharType="begin"/>
      </w:r>
      <w:r>
        <w:rPr>
          <w:bCs/>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Pr>
          <w:bCs/>
        </w:rPr>
        <w:fldChar w:fldCharType="separate"/>
      </w:r>
      <w:r>
        <w:rPr>
          <w:bCs/>
          <w:noProof/>
        </w:rPr>
        <w:t>(Bonaccorso, 2017)</w:t>
      </w:r>
      <w:r>
        <w:rPr>
          <w:bCs/>
        </w:rPr>
        <w:fldChar w:fldCharType="end"/>
      </w:r>
      <w:r w:rsidR="00287709">
        <w:rPr>
          <w:bCs/>
        </w:rPr>
        <w:t xml:space="preserve">. A function was written for label and one hot encoding. Label encoding was originally tried, however issues arose </w:t>
      </w:r>
      <w:r w:rsidR="00CF2394">
        <w:rPr>
          <w:bCs/>
        </w:rPr>
        <w:t>during the machine learning analysis.</w:t>
      </w:r>
      <w:r w:rsidR="00E91D13">
        <w:rPr>
          <w:bCs/>
        </w:rPr>
        <w:t xml:space="preserve"> It was considered first due to its relative simplicity.</w:t>
      </w:r>
      <w:r w:rsidR="00CF2394">
        <w:rPr>
          <w:bCs/>
        </w:rPr>
        <w:t xml:space="preserve"> Label encoding assigns ordinal values on nominal data which can be misleading to the ML algorithm which cannot differentiate between the arbitrary values. For instance</w:t>
      </w:r>
      <w:r w:rsidR="00E91D13">
        <w:rPr>
          <w:bCs/>
        </w:rPr>
        <w:t xml:space="preserve"> ‘Arriving’ was assigned a value of 0 and ‘Departing’ a value of 1. To the algorithm ‘Departing’ has a higher value or magnitude which introduces biases and therefore inaccuracies</w:t>
      </w:r>
      <w:r w:rsidR="00AC4D49">
        <w:rPr>
          <w:bCs/>
        </w:rPr>
        <w:t>. It also introduced the concept of two or more categories summing to give a third category</w:t>
      </w:r>
      <w:r w:rsidR="00D91928">
        <w:rPr>
          <w:bCs/>
        </w:rPr>
        <w:t xml:space="preserve">, see table GG. Logically this makes no sense and for these reasons this method of encoding was not chosen </w:t>
      </w:r>
      <w:r w:rsidR="00D91928">
        <w:rPr>
          <w:bCs/>
        </w:rPr>
        <w:fldChar w:fldCharType="begin"/>
      </w:r>
      <w:r w:rsidR="00D91928">
        <w:rPr>
          <w:bCs/>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D91928">
        <w:rPr>
          <w:bCs/>
        </w:rPr>
        <w:fldChar w:fldCharType="separate"/>
      </w:r>
      <w:r w:rsidR="00D91928">
        <w:rPr>
          <w:bCs/>
          <w:noProof/>
        </w:rPr>
        <w:t>(Bonaccorso, 2017)</w:t>
      </w:r>
      <w:r w:rsidR="00D91928">
        <w:rPr>
          <w:bCs/>
        </w:rPr>
        <w:fldChar w:fldCharType="end"/>
      </w:r>
      <w:r w:rsidR="00D91928">
        <w:rPr>
          <w:bCs/>
        </w:rPr>
        <w:t>.</w:t>
      </w:r>
    </w:p>
    <w:p w14:paraId="25EBB959" w14:textId="77777777" w:rsidR="00AC4D49" w:rsidRDefault="00AC4D49" w:rsidP="0065706E">
      <w:pPr>
        <w:spacing w:after="0"/>
        <w:ind w:left="720"/>
        <w:rPr>
          <w:bCs/>
        </w:rPr>
      </w:pPr>
    </w:p>
    <w:tbl>
      <w:tblPr>
        <w:tblStyle w:val="GridTable3-Accent4"/>
        <w:tblW w:w="6449" w:type="dxa"/>
        <w:jc w:val="center"/>
        <w:tblLook w:val="04A0" w:firstRow="1" w:lastRow="0" w:firstColumn="1" w:lastColumn="0" w:noHBand="0" w:noVBand="1"/>
      </w:tblPr>
      <w:tblGrid>
        <w:gridCol w:w="2459"/>
        <w:gridCol w:w="3990"/>
      </w:tblGrid>
      <w:tr w:rsidR="00D91928" w14:paraId="7A0AA236" w14:textId="77777777" w:rsidTr="00970100">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7047AED" w14:textId="74DEB179" w:rsidR="00D91928" w:rsidRPr="00AC4D49" w:rsidRDefault="00D91928" w:rsidP="00D91928">
            <w:pPr>
              <w:jc w:val="center"/>
              <w:rPr>
                <w:bCs w:val="0"/>
              </w:rPr>
            </w:pPr>
            <w:r>
              <w:rPr>
                <w:bCs w:val="0"/>
              </w:rPr>
              <w:t>Categorical Value</w:t>
            </w:r>
          </w:p>
        </w:tc>
        <w:tc>
          <w:tcPr>
            <w:tcW w:w="3989" w:type="dxa"/>
          </w:tcPr>
          <w:p w14:paraId="51EC872D" w14:textId="7F9BCC3D" w:rsidR="00D91928" w:rsidRDefault="00D91928" w:rsidP="0065706E">
            <w:pPr>
              <w:cnfStyle w:val="100000000000" w:firstRow="1" w:lastRow="0" w:firstColumn="0" w:lastColumn="0" w:oddVBand="0" w:evenVBand="0" w:oddHBand="0" w:evenHBand="0" w:firstRowFirstColumn="0" w:firstRowLastColumn="0" w:lastRowFirstColumn="0" w:lastRowLastColumn="0"/>
              <w:rPr>
                <w:bCs w:val="0"/>
              </w:rPr>
            </w:pPr>
            <w:r>
              <w:rPr>
                <w:bCs w:val="0"/>
              </w:rPr>
              <w:t>Encoded label</w:t>
            </w:r>
          </w:p>
        </w:tc>
      </w:tr>
      <w:tr w:rsidR="00AC4D49" w14:paraId="16C35607" w14:textId="77777777" w:rsidTr="00970100">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084C5B29" w14:textId="17C65B6D" w:rsidR="00AC4D49" w:rsidRDefault="00AC4D49" w:rsidP="00AC4D49">
            <w:pPr>
              <w:rPr>
                <w:bCs/>
              </w:rPr>
            </w:pPr>
            <w:r w:rsidRPr="00AC4D49">
              <w:rPr>
                <w:bCs/>
              </w:rPr>
              <w:lastRenderedPageBreak/>
              <w:t>Passenger Movement Cross-Border Rail</w:t>
            </w:r>
            <w:r>
              <w:rPr>
                <w:bCs/>
              </w:rPr>
              <w:t xml:space="preserve"> </w:t>
            </w:r>
            <w:r w:rsidRPr="00AC4D49">
              <w:rPr>
                <w:bCs/>
              </w:rPr>
              <w:tab/>
            </w:r>
          </w:p>
        </w:tc>
        <w:tc>
          <w:tcPr>
            <w:tcW w:w="3989" w:type="dxa"/>
          </w:tcPr>
          <w:p w14:paraId="7451EDE3" w14:textId="59FC8991"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1</w:t>
            </w:r>
          </w:p>
        </w:tc>
      </w:tr>
      <w:tr w:rsidR="00D91928" w14:paraId="1364CF6D"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5F070F63" w14:textId="421E9007" w:rsidR="00D91928" w:rsidRDefault="00970100" w:rsidP="00D91928">
            <w:pPr>
              <w:jc w:val="center"/>
              <w:rPr>
                <w:bCs/>
              </w:rPr>
            </w:pPr>
            <w:r>
              <w:rPr>
                <w:bCs/>
              </w:rPr>
              <w:t xml:space="preserve">                  </w:t>
            </w:r>
            <w:r w:rsidR="00D91928">
              <w:rPr>
                <w:bCs/>
              </w:rPr>
              <w:t>+</w:t>
            </w:r>
          </w:p>
        </w:tc>
      </w:tr>
      <w:tr w:rsidR="00AC4D49" w14:paraId="56D8F554"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EC819F7" w14:textId="2FAE196C" w:rsidR="00AC4D49" w:rsidRDefault="00AC4D49" w:rsidP="0065706E">
            <w:pPr>
              <w:rPr>
                <w:bCs/>
              </w:rPr>
            </w:pPr>
            <w:r w:rsidRPr="00AC4D49">
              <w:rPr>
                <w:bCs/>
              </w:rPr>
              <w:t>Passenger Movement Cross-Border Bus</w:t>
            </w:r>
          </w:p>
        </w:tc>
        <w:tc>
          <w:tcPr>
            <w:tcW w:w="3989" w:type="dxa"/>
          </w:tcPr>
          <w:p w14:paraId="3D990740" w14:textId="4ED14BC5"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0</w:t>
            </w:r>
          </w:p>
        </w:tc>
      </w:tr>
      <w:tr w:rsidR="00D91928" w14:paraId="63E16032"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E3AEF3A" w14:textId="5AACE3FF" w:rsidR="00D91928" w:rsidRDefault="00970100" w:rsidP="00D91928">
            <w:pPr>
              <w:jc w:val="center"/>
              <w:rPr>
                <w:bCs/>
              </w:rPr>
            </w:pPr>
            <w:r>
              <w:rPr>
                <w:bCs/>
              </w:rPr>
              <w:t xml:space="preserve">                 </w:t>
            </w:r>
            <w:r w:rsidR="00D91928">
              <w:rPr>
                <w:bCs/>
              </w:rPr>
              <w:t>+</w:t>
            </w:r>
          </w:p>
        </w:tc>
      </w:tr>
      <w:tr w:rsidR="00AC4D49" w14:paraId="05128323"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C48806A" w14:textId="2250E6EA" w:rsidR="00AC4D49" w:rsidRDefault="00AC4D49" w:rsidP="0065706E">
            <w:pPr>
              <w:rPr>
                <w:bCs/>
              </w:rPr>
            </w:pPr>
            <w:r w:rsidRPr="00AC4D49">
              <w:rPr>
                <w:bCs/>
              </w:rPr>
              <w:t>Passenger Movement by Air from All Airports</w:t>
            </w:r>
          </w:p>
        </w:tc>
        <w:tc>
          <w:tcPr>
            <w:tcW w:w="3989" w:type="dxa"/>
          </w:tcPr>
          <w:p w14:paraId="647347BC" w14:textId="30BFD738"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2</w:t>
            </w:r>
          </w:p>
        </w:tc>
      </w:tr>
      <w:tr w:rsidR="00D91928" w14:paraId="091BF8E7"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FD6F465" w14:textId="21F1538A" w:rsidR="00D91928" w:rsidRDefault="00970100" w:rsidP="00D91928">
            <w:pPr>
              <w:jc w:val="center"/>
              <w:rPr>
                <w:bCs/>
              </w:rPr>
            </w:pPr>
            <w:r>
              <w:rPr>
                <w:bCs/>
              </w:rPr>
              <w:t xml:space="preserve">                 </w:t>
            </w:r>
            <w:r w:rsidR="00D91928">
              <w:rPr>
                <w:bCs/>
              </w:rPr>
              <w:t>=</w:t>
            </w:r>
          </w:p>
        </w:tc>
      </w:tr>
      <w:tr w:rsidR="00AC4D49" w14:paraId="2468CA70"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31C2DB4C" w14:textId="14A53D3A" w:rsidR="00AC4D49" w:rsidRPr="00AC4D49" w:rsidRDefault="00AC4D49" w:rsidP="0065706E">
            <w:pPr>
              <w:rPr>
                <w:bCs/>
              </w:rPr>
            </w:pPr>
            <w:r w:rsidRPr="00AC4D49">
              <w:rPr>
                <w:bCs/>
              </w:rPr>
              <w:t>Passenger Movement by Sea to All Countries</w:t>
            </w:r>
          </w:p>
        </w:tc>
        <w:tc>
          <w:tcPr>
            <w:tcW w:w="3989" w:type="dxa"/>
          </w:tcPr>
          <w:p w14:paraId="1B63D31F" w14:textId="6B03E11E" w:rsidR="00AC4D49" w:rsidRDefault="00D91928" w:rsidP="00D91928">
            <w:pPr>
              <w:jc w:val="both"/>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3</w:t>
            </w:r>
          </w:p>
        </w:tc>
      </w:tr>
    </w:tbl>
    <w:p w14:paraId="04065C3C" w14:textId="1A08D203" w:rsidR="002738D5" w:rsidRDefault="002738D5" w:rsidP="002738D5">
      <w:pPr>
        <w:spacing w:after="0"/>
        <w:jc w:val="center"/>
        <w:rPr>
          <w:bCs/>
        </w:rPr>
      </w:pPr>
      <w:r>
        <w:rPr>
          <w:bCs/>
        </w:rPr>
        <w:t>Table GG: Issue which arose when encoding nominal data</w:t>
      </w:r>
    </w:p>
    <w:p w14:paraId="3F44BDDD" w14:textId="206F52B2" w:rsidR="00E91D13" w:rsidRDefault="00E91D13" w:rsidP="0065706E">
      <w:pPr>
        <w:spacing w:after="0"/>
        <w:ind w:left="720"/>
        <w:rPr>
          <w:bCs/>
        </w:rPr>
      </w:pPr>
      <w:r>
        <w:rPr>
          <w:bCs/>
        </w:rPr>
        <w:t>For this reason</w:t>
      </w:r>
      <w:r w:rsidR="00380952">
        <w:rPr>
          <w:bCs/>
        </w:rPr>
        <w:t>,</w:t>
      </w:r>
      <w:r>
        <w:rPr>
          <w:bCs/>
        </w:rPr>
        <w:t xml:space="preserve"> one hot encoding was next tried. This create</w:t>
      </w:r>
      <w:r w:rsidR="00D91928">
        <w:rPr>
          <w:bCs/>
        </w:rPr>
        <w:t>d</w:t>
      </w:r>
      <w:r>
        <w:rPr>
          <w:bCs/>
        </w:rPr>
        <w:t xml:space="preserve"> </w:t>
      </w:r>
      <w:r w:rsidR="00AE74EC">
        <w:rPr>
          <w:bCs/>
        </w:rPr>
        <w:t xml:space="preserve">an </w:t>
      </w:r>
      <w:r>
        <w:rPr>
          <w:bCs/>
        </w:rPr>
        <w:t>additional column</w:t>
      </w:r>
      <w:r w:rsidR="00890455">
        <w:rPr>
          <w:bCs/>
        </w:rPr>
        <w:t xml:space="preserve"> for each category </w:t>
      </w:r>
      <w:r>
        <w:rPr>
          <w:bCs/>
        </w:rPr>
        <w:t>in the data</w:t>
      </w:r>
      <w:r w:rsidR="00AC4D49">
        <w:rPr>
          <w:bCs/>
        </w:rPr>
        <w:t xml:space="preserve"> </w:t>
      </w:r>
      <w:r>
        <w:rPr>
          <w:bCs/>
        </w:rPr>
        <w:t>frame, increasing the computational cost</w:t>
      </w:r>
      <w:r w:rsidR="00D91928">
        <w:rPr>
          <w:bCs/>
        </w:rPr>
        <w:t xml:space="preserve">, </w:t>
      </w:r>
      <w:r w:rsidR="00890455">
        <w:rPr>
          <w:bCs/>
        </w:rPr>
        <w:t xml:space="preserve">and assigned a binary value to each, 1 if it contained the categorical variable and 0 if it did not. </w:t>
      </w:r>
    </w:p>
    <w:p w14:paraId="76751FB8" w14:textId="7FA8C057" w:rsidR="006E5C8A" w:rsidRDefault="00970100" w:rsidP="0065706E">
      <w:pPr>
        <w:spacing w:after="0"/>
        <w:ind w:left="720"/>
        <w:rPr>
          <w:bCs/>
        </w:rPr>
      </w:pPr>
      <w:r>
        <w:rPr>
          <w:bCs/>
        </w:rPr>
        <w:t>Depending on the machine learning algorithm being applied scaling may be required.</w:t>
      </w:r>
      <w:r w:rsidR="00AE74EC">
        <w:rPr>
          <w:bCs/>
        </w:rPr>
        <w:t xml:space="preserve"> It involves manipulating numeric data so that the values are brought to closer absolute values but the shape of the original data is retained. </w:t>
      </w:r>
      <w:r>
        <w:rPr>
          <w:bCs/>
        </w:rPr>
        <w:t xml:space="preserve"> </w:t>
      </w:r>
      <w:r w:rsidR="00CA28E2">
        <w:rPr>
          <w:bCs/>
        </w:rPr>
        <w:t>For example</w:t>
      </w:r>
      <w:r w:rsidR="00D3220D">
        <w:rPr>
          <w:bCs/>
        </w:rPr>
        <w:t>,</w:t>
      </w:r>
      <w:r w:rsidR="00CA28E2">
        <w:rPr>
          <w:bCs/>
        </w:rPr>
        <w:t xml:space="preserve"> regression techniques are heavily influenced by feature scaling as the feature values are inputted and used for further calculation but certain classification techniques such as Decision trees are based on thresholds so scaling is less important</w:t>
      </w:r>
      <w:r w:rsidR="00AE74EC">
        <w:rPr>
          <w:bCs/>
        </w:rPr>
        <w:t xml:space="preserve"> </w:t>
      </w:r>
      <w:r w:rsidR="00D63655">
        <w:rPr>
          <w:bCs/>
        </w:rPr>
        <w:t>Scaling</w:t>
      </w:r>
      <w:r w:rsidR="00F95496">
        <w:rPr>
          <w:bCs/>
        </w:rPr>
        <w:t xml:space="preserve"> is beneficial when multiple features vary over </w:t>
      </w:r>
      <w:r w:rsidR="00D63655">
        <w:rPr>
          <w:bCs/>
        </w:rPr>
        <w:t xml:space="preserve">multiple magnitudes. Although in this case there was only one numeric feature, the number of passengers, since there was a large degree of variance within the feature itself it was deemed worthwhile doing </w:t>
      </w:r>
      <w:r w:rsidR="00AE74EC">
        <w:rPr>
          <w:bCs/>
        </w:rPr>
        <w:fldChar w:fldCharType="begin"/>
      </w:r>
      <w:r w:rsidR="00AE74EC">
        <w:rPr>
          <w:bCs/>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AE74EC">
        <w:rPr>
          <w:bCs/>
        </w:rPr>
        <w:fldChar w:fldCharType="separate"/>
      </w:r>
      <w:r w:rsidR="00AE74EC">
        <w:rPr>
          <w:bCs/>
          <w:noProof/>
        </w:rPr>
        <w:t>(Bonaccorso, 2017)</w:t>
      </w:r>
      <w:r w:rsidR="00AE74EC">
        <w:rPr>
          <w:bCs/>
        </w:rPr>
        <w:fldChar w:fldCharType="end"/>
      </w:r>
      <w:r w:rsidR="00AE74EC">
        <w:rPr>
          <w:bCs/>
        </w:rPr>
        <w:t xml:space="preserve">. </w:t>
      </w:r>
    </w:p>
    <w:p w14:paraId="08C6F5F2" w14:textId="62B7E107" w:rsidR="00D3220D" w:rsidRDefault="00D63655" w:rsidP="0065706E">
      <w:pPr>
        <w:spacing w:after="0"/>
        <w:ind w:left="720"/>
        <w:rPr>
          <w:bCs/>
        </w:rPr>
      </w:pPr>
      <w:r>
        <w:rPr>
          <w:bCs/>
        </w:rPr>
        <w:t xml:space="preserve">The lowest value was </w:t>
      </w:r>
      <w:r w:rsidRPr="00D63655">
        <w:rPr>
          <w:bCs/>
        </w:rPr>
        <w:t>4</w:t>
      </w:r>
      <w:r>
        <w:rPr>
          <w:bCs/>
        </w:rPr>
        <w:t>,</w:t>
      </w:r>
      <w:r w:rsidRPr="00D63655">
        <w:rPr>
          <w:bCs/>
        </w:rPr>
        <w:t>815</w:t>
      </w:r>
      <w:r>
        <w:rPr>
          <w:bCs/>
        </w:rPr>
        <w:t xml:space="preserve"> and the highest</w:t>
      </w:r>
      <w:r w:rsidRPr="00D63655">
        <w:rPr>
          <w:bCs/>
        </w:rPr>
        <w:t xml:space="preserve"> </w:t>
      </w:r>
      <w:r>
        <w:rPr>
          <w:bCs/>
        </w:rPr>
        <w:t xml:space="preserve">was </w:t>
      </w:r>
      <w:r w:rsidRPr="00D63655">
        <w:rPr>
          <w:bCs/>
        </w:rPr>
        <w:t>1</w:t>
      </w:r>
      <w:r>
        <w:rPr>
          <w:bCs/>
        </w:rPr>
        <w:t>,</w:t>
      </w:r>
      <w:r w:rsidRPr="00D63655">
        <w:rPr>
          <w:bCs/>
        </w:rPr>
        <w:t>603</w:t>
      </w:r>
      <w:r>
        <w:rPr>
          <w:bCs/>
        </w:rPr>
        <w:t>,</w:t>
      </w:r>
      <w:r w:rsidRPr="00D63655">
        <w:rPr>
          <w:bCs/>
        </w:rPr>
        <w:t>381</w:t>
      </w:r>
      <w:r>
        <w:rPr>
          <w:bCs/>
        </w:rPr>
        <w:t xml:space="preserve">. </w:t>
      </w:r>
      <w:r w:rsidR="00D3220D">
        <w:rPr>
          <w:bCs/>
        </w:rPr>
        <w:t>As it had been established the data was skewed</w:t>
      </w:r>
      <w:r w:rsidR="00F95496">
        <w:rPr>
          <w:bCs/>
        </w:rPr>
        <w:t xml:space="preserve"> and so</w:t>
      </w:r>
      <w:r w:rsidR="00D3220D">
        <w:rPr>
          <w:bCs/>
        </w:rPr>
        <w:t xml:space="preserve"> min</w:t>
      </w:r>
      <w:r>
        <w:rPr>
          <w:bCs/>
        </w:rPr>
        <w:t>-</w:t>
      </w:r>
      <w:r w:rsidR="00D3220D">
        <w:rPr>
          <w:bCs/>
        </w:rPr>
        <w:t xml:space="preserve">max scaling was used. The concept behind this </w:t>
      </w:r>
      <w:r w:rsidR="001C4C5C">
        <w:rPr>
          <w:bCs/>
        </w:rPr>
        <w:t>was</w:t>
      </w:r>
      <w:r w:rsidR="00D3220D">
        <w:rPr>
          <w:bCs/>
        </w:rPr>
        <w:t xml:space="preserve"> the top value is given a value of 1 and the lowest a value of 0. </w:t>
      </w:r>
      <w:r w:rsidR="001C4C5C">
        <w:rPr>
          <w:bCs/>
        </w:rPr>
        <w:t xml:space="preserve">The remaining values </w:t>
      </w:r>
      <w:r w:rsidR="00262938">
        <w:rPr>
          <w:bCs/>
        </w:rPr>
        <w:t xml:space="preserve">were then assigned a value as a percentage along </w:t>
      </w:r>
      <w:r w:rsidR="00F95496">
        <w:rPr>
          <w:bCs/>
        </w:rPr>
        <w:t>0 to 1</w:t>
      </w:r>
      <w:r w:rsidR="00EE154B">
        <w:rPr>
          <w:bCs/>
        </w:rPr>
        <w:t>. This is why it was well suited to this skewed data set as it retained the shape. Standard scaling and L2 scaling were also trialled and the 3 types compared to one another as can be seen in Figure HH. Both min-max and standard scaling retained the data’s shape well. L2 did not work</w:t>
      </w:r>
      <w:r w:rsidR="002162CA">
        <w:rPr>
          <w:bCs/>
        </w:rPr>
        <w:t xml:space="preserve">, this may have been due to the large number of outliers within the data set. </w:t>
      </w:r>
    </w:p>
    <w:p w14:paraId="034E6B20" w14:textId="6D388792" w:rsidR="00380952" w:rsidRDefault="00380952" w:rsidP="0065706E">
      <w:pPr>
        <w:spacing w:after="0"/>
        <w:ind w:left="720"/>
        <w:rPr>
          <w:bCs/>
        </w:rPr>
      </w:pPr>
    </w:p>
    <w:p w14:paraId="2483363F" w14:textId="77777777" w:rsidR="00380952" w:rsidRDefault="00380952" w:rsidP="0065706E">
      <w:pPr>
        <w:spacing w:after="0"/>
        <w:ind w:left="720"/>
        <w:rPr>
          <w:bCs/>
        </w:rPr>
      </w:pPr>
    </w:p>
    <w:p w14:paraId="1121A749" w14:textId="617AF33F" w:rsidR="00380952" w:rsidRDefault="004460C2" w:rsidP="0065706E">
      <w:pPr>
        <w:spacing w:after="0"/>
        <w:ind w:left="720"/>
        <w:rPr>
          <w:bCs/>
        </w:rPr>
      </w:pPr>
      <w:r>
        <w:rPr>
          <w:bCs/>
          <w:noProof/>
        </w:rPr>
        <w:drawing>
          <wp:anchor distT="0" distB="0" distL="114300" distR="114300" simplePos="0" relativeHeight="251674624" behindDoc="1" locked="0" layoutInCell="1" allowOverlap="1" wp14:anchorId="6CC7ABA2" wp14:editId="495F17D1">
            <wp:simplePos x="0" y="0"/>
            <wp:positionH relativeFrom="column">
              <wp:posOffset>1115060</wp:posOffset>
            </wp:positionH>
            <wp:positionV relativeFrom="paragraph">
              <wp:posOffset>55</wp:posOffset>
            </wp:positionV>
            <wp:extent cx="3632200" cy="1816100"/>
            <wp:effectExtent l="0" t="0" r="0" b="0"/>
            <wp:wrapTight wrapText="bothSides">
              <wp:wrapPolygon edited="0">
                <wp:start x="0" y="0"/>
                <wp:lineTo x="0" y="21449"/>
                <wp:lineTo x="21524" y="21449"/>
                <wp:lineTo x="21524" y="0"/>
                <wp:lineTo x="0" y="0"/>
              </wp:wrapPolygon>
            </wp:wrapTight>
            <wp:docPr id="24" name="Picture 24"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graphs showing different value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32200" cy="1816100"/>
                    </a:xfrm>
                    <a:prstGeom prst="rect">
                      <a:avLst/>
                    </a:prstGeom>
                  </pic:spPr>
                </pic:pic>
              </a:graphicData>
            </a:graphic>
            <wp14:sizeRelH relativeFrom="page">
              <wp14:pctWidth>0</wp14:pctWidth>
            </wp14:sizeRelH>
            <wp14:sizeRelV relativeFrom="page">
              <wp14:pctHeight>0</wp14:pctHeight>
            </wp14:sizeRelV>
          </wp:anchor>
        </w:drawing>
      </w:r>
    </w:p>
    <w:p w14:paraId="5B058F0C" w14:textId="54FDB6DA" w:rsidR="00380952" w:rsidRDefault="00380952" w:rsidP="0065706E">
      <w:pPr>
        <w:spacing w:after="0"/>
        <w:ind w:left="720"/>
        <w:rPr>
          <w:bCs/>
        </w:rPr>
      </w:pPr>
    </w:p>
    <w:p w14:paraId="60C6F681" w14:textId="745278BB" w:rsidR="00380952" w:rsidRDefault="00380952" w:rsidP="0065706E">
      <w:pPr>
        <w:spacing w:after="0"/>
        <w:ind w:left="720"/>
        <w:rPr>
          <w:bCs/>
        </w:rPr>
      </w:pPr>
    </w:p>
    <w:p w14:paraId="2B21F1C8" w14:textId="0C458138" w:rsidR="00380952" w:rsidRDefault="00380952" w:rsidP="0065706E">
      <w:pPr>
        <w:spacing w:after="0"/>
        <w:ind w:left="720"/>
        <w:rPr>
          <w:bCs/>
        </w:rPr>
      </w:pPr>
    </w:p>
    <w:p w14:paraId="0EE0AEA9" w14:textId="7A9A689B" w:rsidR="00380952" w:rsidRDefault="00380952" w:rsidP="0065706E">
      <w:pPr>
        <w:spacing w:after="0"/>
        <w:ind w:left="720"/>
        <w:rPr>
          <w:bCs/>
        </w:rPr>
      </w:pPr>
    </w:p>
    <w:p w14:paraId="7CAD1518" w14:textId="6D79DC5A" w:rsidR="00380952" w:rsidRDefault="00380952" w:rsidP="0065706E">
      <w:pPr>
        <w:spacing w:after="0"/>
        <w:ind w:left="720"/>
        <w:rPr>
          <w:bCs/>
        </w:rPr>
      </w:pPr>
    </w:p>
    <w:p w14:paraId="3FE89091" w14:textId="348AADAA" w:rsidR="00380952" w:rsidRDefault="00380952" w:rsidP="0065706E">
      <w:pPr>
        <w:spacing w:after="0"/>
        <w:ind w:left="720"/>
        <w:rPr>
          <w:bCs/>
        </w:rPr>
      </w:pPr>
    </w:p>
    <w:p w14:paraId="666C6653" w14:textId="1DFE233D" w:rsidR="00380952" w:rsidRDefault="00380952" w:rsidP="0065706E">
      <w:pPr>
        <w:spacing w:after="0"/>
        <w:ind w:left="720"/>
        <w:rPr>
          <w:bCs/>
        </w:rPr>
      </w:pPr>
    </w:p>
    <w:p w14:paraId="6F075AB5" w14:textId="77777777" w:rsidR="00EE154B" w:rsidRDefault="00EE154B" w:rsidP="004460C2">
      <w:pPr>
        <w:spacing w:after="0"/>
        <w:rPr>
          <w:bCs/>
        </w:rPr>
      </w:pPr>
    </w:p>
    <w:p w14:paraId="28D96C54" w14:textId="77777777" w:rsidR="00EE154B" w:rsidRDefault="00EE154B" w:rsidP="005B43AB">
      <w:pPr>
        <w:spacing w:after="0"/>
        <w:ind w:left="720"/>
        <w:jc w:val="center"/>
        <w:rPr>
          <w:bCs/>
        </w:rPr>
      </w:pPr>
    </w:p>
    <w:p w14:paraId="54F39A32" w14:textId="7D9F9721" w:rsidR="00380952" w:rsidRDefault="005B43AB" w:rsidP="005B43AB">
      <w:pPr>
        <w:spacing w:after="0"/>
        <w:ind w:left="720"/>
        <w:jc w:val="center"/>
        <w:rPr>
          <w:bCs/>
        </w:rPr>
      </w:pPr>
      <w:r>
        <w:rPr>
          <w:bCs/>
        </w:rPr>
        <w:t>Figure HH</w:t>
      </w:r>
      <w:r w:rsidR="00EE154B">
        <w:rPr>
          <w:bCs/>
        </w:rPr>
        <w:t>: Comparison of scaling techniques</w:t>
      </w:r>
    </w:p>
    <w:p w14:paraId="3A65C701" w14:textId="16BC6822" w:rsidR="0065706E" w:rsidRPr="0065706E" w:rsidRDefault="0065706E" w:rsidP="0065706E">
      <w:pPr>
        <w:spacing w:after="0"/>
        <w:ind w:left="720"/>
        <w:rPr>
          <w:bCs/>
        </w:rPr>
      </w:pPr>
      <w:r>
        <w:rPr>
          <w:bCs/>
        </w:rPr>
        <w:t xml:space="preserve">As previously mentioned the </w:t>
      </w:r>
      <w:proofErr w:type="spellStart"/>
      <w:r w:rsidRPr="00956D5D">
        <w:rPr>
          <w:bCs/>
        </w:rPr>
        <w:t>year_month_to_decimal</w:t>
      </w:r>
      <w:proofErr w:type="spellEnd"/>
      <w:r>
        <w:rPr>
          <w:bCs/>
        </w:rPr>
        <w:t xml:space="preserve"> function was employed. This was important for later machine learning </w:t>
      </w:r>
    </w:p>
    <w:p w14:paraId="7DFC4640" w14:textId="2E353D4F" w:rsidR="00F67C6C" w:rsidRDefault="00F67C6C" w:rsidP="00F67C6C">
      <w:pPr>
        <w:spacing w:after="0"/>
        <w:ind w:left="720"/>
        <w:rPr>
          <w:bCs/>
        </w:rPr>
      </w:pPr>
      <w:r>
        <w:rPr>
          <w:bCs/>
        </w:rPr>
        <w:t>Additionally, a seasons function was adopted. This was decided upon due to the cyclical nature of the tourism industry that aligns with the seasons. This trend could be seen clearly from the scatter plots</w:t>
      </w:r>
      <w:r w:rsidR="0065706E">
        <w:rPr>
          <w:bCs/>
        </w:rPr>
        <w:t>. Every summer (June, July, August) the numbers arriving and departing peaked. The function took the final number in the Year column and categorised based on it.</w:t>
      </w:r>
      <w:r>
        <w:rPr>
          <w:bCs/>
        </w:rPr>
        <w:t xml:space="preserve"> To be able to compare like with like in </w:t>
      </w:r>
      <w:r w:rsidR="0065706E">
        <w:rPr>
          <w:bCs/>
        </w:rPr>
        <w:t>machine learning and statistic models made</w:t>
      </w:r>
      <w:r>
        <w:rPr>
          <w:bCs/>
        </w:rPr>
        <w:t xml:space="preserve"> this an important categorisation. </w:t>
      </w:r>
    </w:p>
    <w:p w14:paraId="70862323" w14:textId="77777777" w:rsidR="00F67C6C" w:rsidRDefault="00F67C6C" w:rsidP="00152C7C">
      <w:pPr>
        <w:pStyle w:val="ListParagraph"/>
        <w:spacing w:after="0"/>
        <w:rPr>
          <w:b/>
        </w:rPr>
      </w:pPr>
    </w:p>
    <w:p w14:paraId="399DF0D9" w14:textId="76DE5BA2" w:rsidR="00152C7C" w:rsidRDefault="00152C7C" w:rsidP="00152C7C">
      <w:pPr>
        <w:pStyle w:val="ListParagraph"/>
        <w:spacing w:after="0"/>
        <w:rPr>
          <w:bCs/>
        </w:rPr>
      </w:pPr>
      <w:r w:rsidRPr="00152C7C">
        <w:rPr>
          <w:bCs/>
        </w:rPr>
        <w:t>Sc</w:t>
      </w:r>
      <w:r>
        <w:rPr>
          <w:bCs/>
        </w:rPr>
        <w:t>aling – values varied by multiple magnitudes, min-max scaling used</w:t>
      </w:r>
    </w:p>
    <w:p w14:paraId="4B6E3FCD" w14:textId="77777777" w:rsidR="00D3220D" w:rsidRDefault="00D3220D" w:rsidP="00152C7C">
      <w:pPr>
        <w:pStyle w:val="ListParagraph"/>
        <w:spacing w:after="0"/>
        <w:rPr>
          <w:bCs/>
        </w:rPr>
      </w:pP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CCBAACA" w:rsidR="00152C7C" w:rsidRPr="004460C2" w:rsidRDefault="004460C2" w:rsidP="00152C7C">
      <w:pPr>
        <w:pStyle w:val="ListParagraph"/>
        <w:spacing w:after="0"/>
        <w:rPr>
          <w:bCs/>
        </w:rPr>
      </w:pPr>
      <w:r w:rsidRPr="004460C2">
        <w:rPr>
          <w:bCs/>
        </w:rPr>
        <w:t>SMOTE was not used as</w:t>
      </w:r>
      <w:r w:rsidR="00104DCE">
        <w:rPr>
          <w:bCs/>
        </w:rPr>
        <w:t xml:space="preserve"> the classifications had equal numbers of entries.</w:t>
      </w:r>
    </w:p>
    <w:p w14:paraId="6CB0DF00" w14:textId="77777777" w:rsidR="00152C7C" w:rsidRDefault="0026311E" w:rsidP="00152C7C">
      <w:pPr>
        <w:pStyle w:val="ListParagraph"/>
        <w:numPr>
          <w:ilvl w:val="0"/>
          <w:numId w:val="3"/>
        </w:numPr>
        <w:spacing w:after="0"/>
        <w:rPr>
          <w:b/>
        </w:rPr>
      </w:pPr>
      <w:r w:rsidRPr="005B43AB">
        <w:rPr>
          <w:highlight w:val="yellow"/>
        </w:rPr>
        <w:t>Appropriate visualizations must be used to engender insight into the dataset and to illustrate your final insights gained in your analysis.</w:t>
      </w:r>
      <w:r>
        <w:t xml:space="preserve">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395C0CAB" w:rsidR="004E5E4A" w:rsidRDefault="0026311E" w:rsidP="00152C7C">
      <w:pPr>
        <w:pStyle w:val="ListParagraph"/>
        <w:numPr>
          <w:ilvl w:val="0"/>
          <w:numId w:val="3"/>
        </w:numPr>
        <w:spacing w:after="0"/>
        <w:rPr>
          <w:b/>
        </w:rPr>
      </w:pPr>
      <w:r w:rsidRPr="00152C7C">
        <w:rPr>
          <w:sz w:val="14"/>
          <w:szCs w:val="14"/>
        </w:rPr>
        <w:t xml:space="preserve"> </w:t>
      </w:r>
      <w:r w:rsidRPr="00B321D2">
        <w:rPr>
          <w:highlight w:val="yellow"/>
        </w:rPr>
        <w:t>All design and implementation of your visualizations must be justified and detailed in full., referring to Tufts Principles</w:t>
      </w:r>
      <w:r>
        <w:t xml:space="preserve"> </w:t>
      </w:r>
      <w:r w:rsidRPr="00152C7C">
        <w:rPr>
          <w:b/>
        </w:rPr>
        <w:t>[0-20]</w:t>
      </w:r>
    </w:p>
    <w:p w14:paraId="1B5EDD9B" w14:textId="78CFD0CD" w:rsidR="00DC35E9" w:rsidRPr="00DC35E9" w:rsidRDefault="00DC35E9" w:rsidP="00DC35E9">
      <w:pPr>
        <w:pStyle w:val="ListParagraph"/>
        <w:spacing w:after="0"/>
        <w:rPr>
          <w:bCs/>
        </w:rPr>
      </w:pPr>
      <w:r>
        <w:rPr>
          <w:bCs/>
        </w:rPr>
        <w:t xml:space="preserve">Choosing appropriate visualisations is a key </w:t>
      </w:r>
      <w:r w:rsidR="003107D7">
        <w:rPr>
          <w:bCs/>
        </w:rPr>
        <w:t xml:space="preserve">decision when </w:t>
      </w:r>
      <w:r w:rsidR="00495565">
        <w:rPr>
          <w:bCs/>
        </w:rPr>
        <w:t>conveying</w:t>
      </w:r>
      <w:r w:rsidR="003107D7">
        <w:rPr>
          <w:bCs/>
        </w:rPr>
        <w:t xml:space="preserve"> data to an audience. It has the power to effectively communicate the information present within the data or it can mislead </w:t>
      </w:r>
      <w:r w:rsidR="004C211F">
        <w:rPr>
          <w:bCs/>
        </w:rPr>
        <w:t xml:space="preserve">and confuse. Tuft’s principles were studied and </w:t>
      </w:r>
      <w:r w:rsidR="00495565">
        <w:rPr>
          <w:bCs/>
        </w:rPr>
        <w:t xml:space="preserve">the rationale </w:t>
      </w:r>
      <w:r w:rsidR="004C211F">
        <w:rPr>
          <w:bCs/>
        </w:rPr>
        <w:t xml:space="preserve">applied </w:t>
      </w:r>
      <w:r w:rsidR="00495565">
        <w:rPr>
          <w:bCs/>
        </w:rPr>
        <w:t>when making</w:t>
      </w:r>
      <w:r w:rsidR="004C211F">
        <w:rPr>
          <w:bCs/>
        </w:rPr>
        <w:t xml:space="preserve"> the visualisation decisions</w:t>
      </w:r>
      <w:r w:rsidR="00495565">
        <w:rPr>
          <w:bCs/>
        </w:rPr>
        <w:t xml:space="preserve"> </w:t>
      </w:r>
      <w:r w:rsidR="004C211F">
        <w:rPr>
          <w:bCs/>
        </w:rPr>
        <w:fldChar w:fldCharType="begin"/>
      </w:r>
      <w:r w:rsidR="004C211F">
        <w:rPr>
          <w:bCs/>
        </w:rPr>
        <w:instrText xml:space="preserve"> ADDIN ZOTERO_ITEM CSL_CITATION {"citationID":"sBp6zL7I","properties":{"formattedCitation":"(Chen et al., 2008; Tufte, 2001)","plainCitation":"(Chen et al., 2008; Tufte, 2001)","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4C211F">
        <w:rPr>
          <w:bCs/>
        </w:rPr>
        <w:fldChar w:fldCharType="separate"/>
      </w:r>
      <w:r w:rsidR="004C211F">
        <w:rPr>
          <w:bCs/>
          <w:noProof/>
        </w:rPr>
        <w:t>(Chen et al., 2008; Tufte, 2001)</w:t>
      </w:r>
      <w:r w:rsidR="004C211F">
        <w:rPr>
          <w:bCs/>
        </w:rPr>
        <w:fldChar w:fldCharType="end"/>
      </w:r>
      <w:r w:rsidR="00495565">
        <w:rPr>
          <w:bCs/>
        </w:rPr>
        <w:t xml:space="preserve">. </w:t>
      </w:r>
    </w:p>
    <w:p w14:paraId="68FCCA8F" w14:textId="79F1D6E2"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39E00C3B" w14:textId="63420986" w:rsidR="00CF2394" w:rsidRPr="00CF2394" w:rsidRDefault="00CF2394" w:rsidP="00CF2394">
      <w:r>
        <w:t>Over and underfitting!!</w:t>
      </w:r>
    </w:p>
    <w:p w14:paraId="45DA0FE1" w14:textId="0C31CA42" w:rsidR="00152C7C" w:rsidRDefault="0026311E" w:rsidP="00BD7EAD">
      <w:pPr>
        <w:spacing w:after="0"/>
        <w:jc w:val="both"/>
      </w:pPr>
      <w:r w:rsidRPr="00BD7EAD">
        <w:rPr>
          <w:highlight w:val="yellow"/>
        </w:rP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rsidRPr="00BD7EAD">
        <w:rPr>
          <w:highlight w:val="yellow"/>
        </w:rPr>
        <w:t>modeling</w:t>
      </w:r>
      <w:proofErr w:type="spellEnd"/>
      <w:r w:rsidRPr="00BD7EAD">
        <w:rPr>
          <w:highlight w:val="yellow"/>
        </w:rPr>
        <w:t xml:space="preserve">. </w:t>
      </w:r>
      <w:r w:rsidRPr="00BD7EAD">
        <w:rPr>
          <w:b/>
          <w:highlight w:val="yellow"/>
        </w:rPr>
        <w:t>[0 - 20]</w:t>
      </w:r>
    </w:p>
    <w:p w14:paraId="31DE00A0" w14:textId="08A5DD0E" w:rsidR="003B0EF8" w:rsidRDefault="003B0EF8" w:rsidP="005E2985">
      <w:pPr>
        <w:spacing w:after="0"/>
        <w:jc w:val="both"/>
      </w:pPr>
      <w:r>
        <w:t>CRISP-DM:</w:t>
      </w:r>
    </w:p>
    <w:p w14:paraId="5E1E0633" w14:textId="085087B7" w:rsidR="003B0EF8" w:rsidRDefault="00D2228D" w:rsidP="005E2985">
      <w:pPr>
        <w:spacing w:after="0"/>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Schröer et al., 2021)</w:t>
      </w:r>
      <w:r w:rsidR="008D6DDE">
        <w:fldChar w:fldCharType="end"/>
      </w:r>
      <w:r w:rsidR="008D6DDE">
        <w:t>.</w:t>
      </w:r>
    </w:p>
    <w:p w14:paraId="66B9E699" w14:textId="697FB38F" w:rsidR="008D6DDE" w:rsidRDefault="008D6DDE" w:rsidP="005E2985">
      <w:pPr>
        <w:spacing w:after="0"/>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Schröer et al., 2021)</w:t>
      </w:r>
      <w:r w:rsidR="000664AE">
        <w:fldChar w:fldCharType="end"/>
      </w:r>
      <w:r w:rsidR="000664AE">
        <w:t xml:space="preserve">. </w:t>
      </w:r>
    </w:p>
    <w:p w14:paraId="7DE8EF46" w14:textId="45A26E53" w:rsidR="00945232" w:rsidRDefault="00945232" w:rsidP="005E2985">
      <w:pPr>
        <w:spacing w:after="0"/>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rsidP="00BD7EAD">
      <w:pPr>
        <w:spacing w:after="0"/>
        <w:jc w:val="both"/>
      </w:pPr>
      <w:r w:rsidRPr="00BD7EAD">
        <w:rPr>
          <w:highlight w:val="yellow"/>
        </w:rP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rsidRPr="00BD7EAD">
        <w:rPr>
          <w:highlight w:val="yellow"/>
        </w:rPr>
        <w:t>GridSearchCV</w:t>
      </w:r>
      <w:proofErr w:type="spellEnd"/>
      <w:r w:rsidRPr="00BD7EAD">
        <w:rPr>
          <w:highlight w:val="yellow"/>
        </w:rPr>
        <w:t xml:space="preserve"> or </w:t>
      </w:r>
      <w:proofErr w:type="spellStart"/>
      <w:r w:rsidRPr="00BD7EAD">
        <w:rPr>
          <w:highlight w:val="yellow"/>
        </w:rPr>
        <w:t>RandomizedSearchCV</w:t>
      </w:r>
      <w:proofErr w:type="spellEnd"/>
      <w:r w:rsidRPr="00BD7EAD">
        <w:rPr>
          <w:highlight w:val="yellow"/>
        </w:rPr>
        <w:t xml:space="preserve">. </w:t>
      </w:r>
      <w:r w:rsidRPr="00BD7EAD">
        <w:rPr>
          <w:b/>
          <w:highlight w:val="yellow"/>
        </w:rPr>
        <w:t>[0 - 30]</w:t>
      </w:r>
    </w:p>
    <w:p w14:paraId="5CF554D5" w14:textId="71183A08" w:rsidR="003B219D" w:rsidRPr="00BD7EAD" w:rsidRDefault="00BD7EAD" w:rsidP="003B219D">
      <w:pPr>
        <w:spacing w:after="0"/>
        <w:jc w:val="both"/>
        <w:rPr>
          <w:bCs/>
        </w:rPr>
      </w:pPr>
      <w:r>
        <w:rPr>
          <w:bCs/>
        </w:rPr>
        <w:t xml:space="preserve">Machine learning </w:t>
      </w:r>
      <w:r w:rsidR="00A37950">
        <w:rPr>
          <w:bCs/>
        </w:rPr>
        <w:t xml:space="preserve">(ML) </w:t>
      </w:r>
      <w:r>
        <w:rPr>
          <w:bCs/>
        </w:rPr>
        <w:t>algorithms are a mathematical approach to identif</w:t>
      </w:r>
      <w:r w:rsidR="00A37950">
        <w:rPr>
          <w:bCs/>
        </w:rPr>
        <w:t xml:space="preserve">ying patterns in noisy data. Some commonly used supervised ML algorithms were applied to this dataset to be able to predict future behaviour for passengers entering and leaving Ireland </w:t>
      </w:r>
      <w:r w:rsidR="00A37950">
        <w:rPr>
          <w:bCs/>
        </w:rPr>
        <w:fldChar w:fldCharType="begin"/>
      </w:r>
      <w:r w:rsidR="00A37950">
        <w:rPr>
          <w:bCs/>
        </w:rPr>
        <w:instrText xml:space="preserve"> ADDIN ZOTERO_ITEM CSL_CITATION {"citationID":"Ru6C2M8g","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A37950">
        <w:rPr>
          <w:bCs/>
        </w:rPr>
        <w:fldChar w:fldCharType="separate"/>
      </w:r>
      <w:r w:rsidR="00A37950">
        <w:rPr>
          <w:bCs/>
          <w:noProof/>
        </w:rPr>
        <w:t>(Kirk, 2017)</w:t>
      </w:r>
      <w:r w:rsidR="00A37950">
        <w:rPr>
          <w:bCs/>
        </w:rPr>
        <w:fldChar w:fldCharType="end"/>
      </w:r>
      <w:r w:rsidR="00A37950">
        <w:rPr>
          <w:bCs/>
        </w:rPr>
        <w:t xml:space="preserve">. </w:t>
      </w:r>
    </w:p>
    <w:p w14:paraId="1A102D72" w14:textId="3969A4AB" w:rsidR="003B219D" w:rsidRPr="00A41898" w:rsidRDefault="007C38F2" w:rsidP="00A41898">
      <w:pPr>
        <w:spacing w:after="0"/>
        <w:jc w:val="both"/>
        <w:rPr>
          <w:rFonts w:eastAsia="Cambria Math"/>
          <w:bCs/>
        </w:rPr>
      </w:pPr>
      <w:r>
        <w:rPr>
          <w:bCs/>
        </w:rPr>
        <w:t>Initially</w:t>
      </w:r>
      <w:r w:rsidR="00A05E3A">
        <w:rPr>
          <w:bCs/>
        </w:rPr>
        <w:t>,</w:t>
      </w:r>
      <w:r>
        <w:rPr>
          <w:bCs/>
        </w:rPr>
        <w:t xml:space="preserve"> the KNN algorithm was run on the dataset</w:t>
      </w:r>
      <w:r w:rsidR="00A41898">
        <w:rPr>
          <w:bCs/>
        </w:rPr>
        <w:t>. The code can be found in lines 61 to 67 of the notebook</w:t>
      </w:r>
      <w:r>
        <w:rPr>
          <w:bCs/>
        </w:rPr>
        <w:t xml:space="preserve">. </w:t>
      </w:r>
      <w:r w:rsidR="00A37950">
        <w:rPr>
          <w:bCs/>
        </w:rPr>
        <w:t>This groups data point</w:t>
      </w:r>
      <w:r w:rsidR="00A41898">
        <w:rPr>
          <w:bCs/>
        </w:rPr>
        <w:t>s with other nearby ones</w:t>
      </w:r>
      <w:r w:rsidR="00A37950">
        <w:rPr>
          <w:bCs/>
        </w:rPr>
        <w:t xml:space="preserve"> and then categorises the target variable based on </w:t>
      </w:r>
      <w:r w:rsidR="00A41898">
        <w:rPr>
          <w:bCs/>
        </w:rPr>
        <w:t xml:space="preserve">which </w:t>
      </w:r>
      <w:r w:rsidR="00A41898">
        <w:rPr>
          <w:bCs/>
        </w:rPr>
        <w:lastRenderedPageBreak/>
        <w:t xml:space="preserve">group it is nearest to. </w:t>
      </w:r>
      <w:r w:rsidR="00A05E3A">
        <w:rPr>
          <w:bCs/>
        </w:rPr>
        <w:t>The target variable was set to the direction column, i.e. was the passenger entering or leaving the country.</w:t>
      </w:r>
      <w:r w:rsidR="000560D4">
        <w:rPr>
          <w:bCs/>
        </w:rPr>
        <w:t xml:space="preserve"> The independent features were the remaining columns </w:t>
      </w:r>
      <w:r w:rsidR="000560D4" w:rsidRPr="000560D4">
        <w:rPr>
          <w:bCs/>
        </w:rPr>
        <w:t>Type of Passenger Movement</w:t>
      </w:r>
      <w:r w:rsidR="000560D4">
        <w:rPr>
          <w:bCs/>
        </w:rPr>
        <w:t xml:space="preserve">, number of passengers, </w:t>
      </w:r>
      <w:proofErr w:type="spellStart"/>
      <w:r w:rsidR="000560D4" w:rsidRPr="000560D4">
        <w:rPr>
          <w:bCs/>
        </w:rPr>
        <w:t>decimal_year</w:t>
      </w:r>
      <w:proofErr w:type="spellEnd"/>
      <w:r w:rsidR="000560D4">
        <w:rPr>
          <w:bCs/>
        </w:rPr>
        <w:t xml:space="preserve"> and </w:t>
      </w:r>
      <w:r w:rsidR="000560D4" w:rsidRPr="000560D4">
        <w:rPr>
          <w:bCs/>
        </w:rPr>
        <w:t>Season</w:t>
      </w:r>
      <w:r w:rsidR="000560D4">
        <w:rPr>
          <w:bCs/>
        </w:rPr>
        <w:t xml:space="preserve">. This data was encoded and scaled as appropriate. </w:t>
      </w:r>
      <w:r w:rsidR="00A05E3A">
        <w:rPr>
          <w:bCs/>
        </w:rPr>
        <w:t xml:space="preserve">The other columns were passed in </w:t>
      </w:r>
      <w:r w:rsidR="00792E5C">
        <w:rPr>
          <w:bCs/>
        </w:rPr>
        <w:t xml:space="preserve">as the training data. A test-train split of 30% was chosen. The hyperparameter, k, was varied from 0 to 100 and the testing and training accuracy plotted for each value of k. The highest accuracy recorded was </w:t>
      </w:r>
      <w:r w:rsidR="00792E5C">
        <w:rPr>
          <w:rFonts w:eastAsia="Cambria Math" w:hint="eastAsia"/>
          <w:bCs/>
        </w:rPr>
        <w:t>∼</w:t>
      </w:r>
      <w:r w:rsidR="00792E5C">
        <w:rPr>
          <w:rFonts w:eastAsia="Cambria Math" w:hint="eastAsia"/>
          <w:bCs/>
        </w:rPr>
        <w:t>4</w:t>
      </w:r>
      <w:r w:rsidR="00A41898">
        <w:rPr>
          <w:rFonts w:eastAsia="Cambria Math"/>
          <w:bCs/>
        </w:rPr>
        <w:t>9</w:t>
      </w:r>
      <w:r w:rsidR="00792E5C">
        <w:rPr>
          <w:rFonts w:eastAsia="Cambria Math"/>
          <w:bCs/>
        </w:rPr>
        <w:t xml:space="preserve">%. This was a low accuracy. The </w:t>
      </w:r>
      <w:r w:rsidR="00A96760">
        <w:rPr>
          <w:rFonts w:eastAsia="Cambria Math"/>
          <w:bCs/>
        </w:rPr>
        <w:t xml:space="preserve">test-train split was increased but this resulted in the model becoming overfitted. Overfitted models do not perform well when applied to other data so this situation should be avoided where possible. </w:t>
      </w:r>
      <w:r w:rsidR="00A41898">
        <w:rPr>
          <w:rFonts w:eastAsia="Cambria Math"/>
          <w:bCs/>
        </w:rPr>
        <w:t xml:space="preserve">The confusion matrix showed that </w:t>
      </w:r>
      <w:r w:rsidR="00A41898" w:rsidRPr="00A41898">
        <w:rPr>
          <w:rFonts w:eastAsia="Cambria Math"/>
          <w:bCs/>
        </w:rPr>
        <w:t>749</w:t>
      </w:r>
      <w:r w:rsidR="00A41898">
        <w:rPr>
          <w:rFonts w:eastAsia="Cambria Math"/>
          <w:bCs/>
        </w:rPr>
        <w:t xml:space="preserve"> of the arriving class and</w:t>
      </w:r>
      <w:r w:rsidR="00A41898" w:rsidRPr="00A41898">
        <w:rPr>
          <w:rFonts w:eastAsia="Cambria Math"/>
          <w:bCs/>
        </w:rPr>
        <w:t xml:space="preserve"> </w:t>
      </w:r>
      <w:r w:rsidR="00A41898">
        <w:rPr>
          <w:rFonts w:eastAsia="Cambria Math"/>
          <w:bCs/>
        </w:rPr>
        <w:t>853  of the departing class were correctly classified</w:t>
      </w:r>
      <w:r w:rsidR="00A96760">
        <w:rPr>
          <w:rFonts w:eastAsia="Cambria Math"/>
          <w:bCs/>
        </w:rPr>
        <w:t xml:space="preserve">. KNN is </w:t>
      </w:r>
      <w:r w:rsidR="007F7419">
        <w:rPr>
          <w:rFonts w:eastAsia="Cambria Math"/>
          <w:bCs/>
        </w:rPr>
        <w:t xml:space="preserve">a </w:t>
      </w:r>
      <w:r w:rsidR="00A96760">
        <w:rPr>
          <w:rFonts w:eastAsia="Cambria Math"/>
          <w:bCs/>
        </w:rPr>
        <w:t>distance</w:t>
      </w:r>
      <w:r w:rsidR="00EA72FD">
        <w:rPr>
          <w:rFonts w:eastAsia="Cambria Math"/>
          <w:bCs/>
        </w:rPr>
        <w:t>-</w:t>
      </w:r>
      <w:r w:rsidR="00A96760">
        <w:rPr>
          <w:rFonts w:eastAsia="Cambria Math"/>
          <w:bCs/>
        </w:rPr>
        <w:t>based model, since the dataset included label</w:t>
      </w:r>
      <w:r w:rsidR="00EA72FD">
        <w:rPr>
          <w:rFonts w:eastAsia="Cambria Math"/>
          <w:bCs/>
        </w:rPr>
        <w:t>-</w:t>
      </w:r>
      <w:r w:rsidR="00A96760">
        <w:rPr>
          <w:rFonts w:eastAsia="Cambria Math"/>
          <w:bCs/>
        </w:rPr>
        <w:t xml:space="preserve">encoded data this introduced </w:t>
      </w:r>
      <w:r w:rsidR="00EA72FD">
        <w:rPr>
          <w:rFonts w:eastAsia="Cambria Math"/>
          <w:bCs/>
        </w:rPr>
        <w:t xml:space="preserve">further away and closer values. Hot encoding is not usually paired with KNN as the increase in </w:t>
      </w:r>
      <w:r w:rsidR="007F7419">
        <w:rPr>
          <w:rFonts w:eastAsia="Cambria Math"/>
          <w:bCs/>
        </w:rPr>
        <w:t xml:space="preserve">the </w:t>
      </w:r>
      <w:r w:rsidR="00EA72FD">
        <w:rPr>
          <w:rFonts w:eastAsia="Cambria Math"/>
          <w:bCs/>
        </w:rPr>
        <w:t xml:space="preserve">dimensionality of the dataset leads to inconsistencies with the calculated distances </w:t>
      </w:r>
      <w:r w:rsidR="00EA72FD">
        <w:rPr>
          <w:rFonts w:eastAsia="Cambria Math"/>
          <w:bCs/>
        </w:rPr>
        <w:fldChar w:fldCharType="begin"/>
      </w:r>
      <w:r w:rsidR="00294EC6">
        <w:rPr>
          <w:rFonts w:eastAsia="Cambria Math"/>
          <w:bCs/>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Pr>
          <w:rFonts w:eastAsia="Cambria Math"/>
          <w:bCs/>
        </w:rPr>
        <w:fldChar w:fldCharType="separate"/>
      </w:r>
      <w:r w:rsidR="00294EC6">
        <w:rPr>
          <w:rFonts w:eastAsia="Cambria Math"/>
          <w:bCs/>
          <w:noProof/>
        </w:rPr>
        <w:t>(Kirk, 2017)</w:t>
      </w:r>
      <w:r w:rsidR="00EA72FD">
        <w:rPr>
          <w:rFonts w:eastAsia="Cambria Math"/>
          <w:bCs/>
        </w:rPr>
        <w:fldChar w:fldCharType="end"/>
      </w:r>
      <w:r w:rsidR="00EA72FD">
        <w:rPr>
          <w:rFonts w:eastAsia="Cambria Math"/>
          <w:bCs/>
        </w:rPr>
        <w:t>.</w:t>
      </w:r>
    </w:p>
    <w:p w14:paraId="288D20F6" w14:textId="6F616FFA" w:rsidR="003B219D" w:rsidRDefault="00294EC6" w:rsidP="000560D4">
      <w:pPr>
        <w:spacing w:after="0"/>
        <w:jc w:val="both"/>
      </w:pPr>
      <w:r>
        <w:t xml:space="preserve">Linear Regression </w:t>
      </w:r>
      <w:r w:rsidR="00D60FDC">
        <w:t xml:space="preserve">was next investigated. </w:t>
      </w:r>
      <w:r w:rsidR="007F7419">
        <w:t>The ordinary least squares method, outlined in the tutorial notes, and the in-built linear regression on scikit-learn were both use</w:t>
      </w:r>
      <w:r w:rsidR="000560D4">
        <w:t xml:space="preserve">d and compared to offer a robust analysis. The code for this section can be found on lines 68 to 79. </w:t>
      </w:r>
      <w:r w:rsidR="00861A2D">
        <w:t xml:space="preserve">A subset of the dataset was used as it was found that the entire dataset had a non-linear distribution and was not well suited to linear regression. The model aimed to predict the number of passengers who departed by sea during the summer given the </w:t>
      </w:r>
      <w:r w:rsidR="009D5506">
        <w:t xml:space="preserve">year of travel. The independent and dependent variables were scaled using the min-max scaler to reduce the influence of the varying magnitudes of in the passenger data. </w:t>
      </w:r>
      <w:r w:rsidR="00054E2A">
        <w:t xml:space="preserve">The linear regression model was then split and tested for accuracy using the </w:t>
      </w:r>
      <w:proofErr w:type="spellStart"/>
      <w:r w:rsidR="00054E2A" w:rsidRPr="00054E2A">
        <w:t>sklearn.linear_model</w:t>
      </w:r>
      <w:proofErr w:type="spellEnd"/>
      <w:r w:rsidR="00054E2A">
        <w:t xml:space="preserve"> linear regression method. The accuracy was found to be quite poor, with </w:t>
      </w:r>
      <w:r w:rsidR="00054E2A" w:rsidRPr="00054E2A">
        <w:t>R</w:t>
      </w:r>
      <w:r w:rsidR="00054E2A">
        <w:rPr>
          <w:vertAlign w:val="superscript"/>
        </w:rPr>
        <w:t>2</w:t>
      </w:r>
      <w:r w:rsidR="00054E2A">
        <w:t xml:space="preserve"> values of</w:t>
      </w:r>
      <w:r w:rsidR="00054E2A" w:rsidRPr="00054E2A">
        <w:t xml:space="preserve"> train: 0.306</w:t>
      </w:r>
      <w:r w:rsidR="00054E2A">
        <w:t xml:space="preserve"> and</w:t>
      </w:r>
      <w:r w:rsidR="00054E2A" w:rsidRPr="00054E2A">
        <w:t xml:space="preserve"> test: 0.24</w:t>
      </w:r>
      <w:r w:rsidR="00054E2A">
        <w:t>5. Since the training and test scores were relatively similar the model was not thought to be overfitted, however, the two values were monitored closely as a large variance, with the training score higher, indicates overfitting.</w:t>
      </w:r>
      <w:r w:rsidR="007F7D2A">
        <w:t xml:space="preserve"> Lasso and ridge regression were then added to the code to try and refine the </w:t>
      </w:r>
      <w:r w:rsidR="00A55F63">
        <w:t xml:space="preserve">model. These methods added the hyperparameter, alpha. Alpha is the coefficient which restricts certain aspects of the model </w:t>
      </w:r>
      <w:r w:rsidR="00415316">
        <w:t>and maintains its generality. As this model only had one dependent feature the ridge and lasso regressions did not have a big impact on the accuracy. When there are a large number of features this technique is more relevant. The elastic net object was also introduced for robustness but again did not provide very meaningful results due to the simplicity of the chosen dataset.</w:t>
      </w:r>
    </w:p>
    <w:p w14:paraId="157649B5" w14:textId="5993D4F4" w:rsidR="00D25519" w:rsidRDefault="00415316" w:rsidP="00415316">
      <w:pPr>
        <w:spacing w:after="0"/>
        <w:jc w:val="both"/>
      </w:pPr>
      <w:r>
        <w:t xml:space="preserve">A </w:t>
      </w:r>
      <w:r w:rsidR="00D25519">
        <w:t>Naïve Bayes</w:t>
      </w:r>
      <w:r>
        <w:t xml:space="preserve"> model was next investigated. </w:t>
      </w:r>
      <w:r w:rsidR="008178E1">
        <w:t>It is rooted in probability theory and</w:t>
      </w:r>
      <w:r w:rsidR="005D122D">
        <w:t xml:space="preserve"> aims to investigate how the probability of </w:t>
      </w:r>
      <w:r w:rsidR="00A1542C">
        <w:t xml:space="preserve">a </w:t>
      </w:r>
      <w:r w:rsidR="005D122D">
        <w:t xml:space="preserve">given feature influences the probability that the target variable will occur. </w:t>
      </w:r>
      <w:r w:rsidR="00A1542C">
        <w:t xml:space="preserve">It assigns a probability, the posterior probability,  to the event occurring given each of the independent variables has or has not occurred. </w:t>
      </w:r>
      <w:r w:rsidR="00357E53">
        <w:t xml:space="preserve">For example, if the probability of a passenger arriving is larger given that it is summer then the model would return arriving when the independent variable was summer. </w:t>
      </w:r>
      <w:r w:rsidR="003E1477">
        <w:t xml:space="preserve">Again the </w:t>
      </w:r>
      <w:proofErr w:type="spellStart"/>
      <w:r w:rsidR="003E1477">
        <w:t>sklearn</w:t>
      </w:r>
      <w:proofErr w:type="spellEnd"/>
      <w:r w:rsidR="003E1477">
        <w:t xml:space="preserve"> library was used and the Gaussian distribution object was imported from it, see line 99. The test-to-train split was kept at 30-70% to maintain consistency across the models.</w:t>
      </w:r>
      <w:r w:rsidR="00357E53">
        <w:t xml:space="preserve"> </w:t>
      </w:r>
      <w:r w:rsidR="003E1477">
        <w:t xml:space="preserve">This model produced similar accuracies compared to the KNN model of about 49%. </w:t>
      </w:r>
      <w:r w:rsidR="00494F34">
        <w:t>K -fold cross validation was applied to offer a robust outlook on the accuracy. It divides the data and allows an average of the randomly allocated test data to be taken</w:t>
      </w:r>
      <w:r w:rsidR="00494F34">
        <w:t>.</w:t>
      </w:r>
    </w:p>
    <w:p w14:paraId="5D91683E" w14:textId="2AC9A61B" w:rsidR="005E2985" w:rsidRDefault="00423518" w:rsidP="005E2985">
      <w:pPr>
        <w:spacing w:after="0"/>
        <w:jc w:val="both"/>
      </w:pPr>
      <w:r>
        <w:t>Finally</w:t>
      </w:r>
      <w:r w:rsidR="00634B48">
        <w:t>,</w:t>
      </w:r>
      <w:r>
        <w:t xml:space="preserve"> a su</w:t>
      </w:r>
      <w:r w:rsidR="00D25519">
        <w:t xml:space="preserve">pport </w:t>
      </w:r>
      <w:r>
        <w:t>v</w:t>
      </w:r>
      <w:r w:rsidR="00D25519">
        <w:t>ector</w:t>
      </w:r>
      <w:r>
        <w:t xml:space="preserve"> machine algorithm was utilised</w:t>
      </w:r>
      <w:r w:rsidR="005E2985">
        <w:t xml:space="preserve">. This is a statistical method of classification </w:t>
      </w:r>
      <w:r w:rsidR="00F92D3F">
        <w:t xml:space="preserve">that </w:t>
      </w:r>
      <w:r w:rsidR="005E2985">
        <w:t xml:space="preserve">introduces a decision boundary and depending on </w:t>
      </w:r>
      <w:r w:rsidR="007B1296">
        <w:t>which side a point lies o</w:t>
      </w:r>
      <w:r w:rsidR="00F92D3F">
        <w:t>n</w:t>
      </w:r>
      <w:r w:rsidR="007B1296">
        <w:t xml:space="preserve"> the boundary it is classified as one category or another.</w:t>
      </w:r>
      <w:r w:rsidR="00F92D3F">
        <w:t xml:space="preserve"> </w:t>
      </w:r>
      <w:r w:rsidR="0070355E">
        <w:t>It allows for a certain degree of misclassification, due to the inherent ‘messiness’ of real</w:t>
      </w:r>
      <w:r w:rsidR="00494F34">
        <w:t>-</w:t>
      </w:r>
      <w:r w:rsidR="0070355E">
        <w:t>world data, which is defined by the slack variables. In line 104 of the code the value of C was set. This vector encompassed how the mis</w:t>
      </w:r>
      <w:r w:rsidR="00494F34">
        <w:t>classific</w:t>
      </w:r>
      <w:r w:rsidR="0070355E">
        <w:t xml:space="preserve">ation of the model was managed. The kernel was also defined. This dictated the transformation of the decision boundary. </w:t>
      </w:r>
      <w:proofErr w:type="spellStart"/>
      <w:r w:rsidR="005E2985">
        <w:t>GridSearchCV</w:t>
      </w:r>
      <w:proofErr w:type="spellEnd"/>
      <w:r w:rsidR="005E2985">
        <w:t xml:space="preserve"> was also enabled. This </w:t>
      </w:r>
      <w:r w:rsidR="00494F34">
        <w:t>refined and found the optimal values of C and gamma. It was attempted to include the kernel type as well however the computational time was too long so this ideal value could not be found.</w:t>
      </w:r>
    </w:p>
    <w:p w14:paraId="3741D804" w14:textId="77777777" w:rsidR="00D25519" w:rsidRDefault="00D25519" w:rsidP="005D122D">
      <w:pPr>
        <w:spacing w:after="0"/>
        <w:jc w:val="both"/>
      </w:pPr>
    </w:p>
    <w:p w14:paraId="6CA79DC9" w14:textId="11E23DB6" w:rsidR="004E5E4A" w:rsidRPr="002162CA" w:rsidRDefault="0026311E">
      <w:pPr>
        <w:numPr>
          <w:ilvl w:val="0"/>
          <w:numId w:val="6"/>
        </w:numPr>
        <w:spacing w:after="0"/>
        <w:ind w:left="1125"/>
        <w:jc w:val="both"/>
      </w:pPr>
      <w:r w:rsidRPr="005E2985">
        <w:rPr>
          <w:highlight w:val="yellow"/>
        </w:rPr>
        <w:t>Show the results of two or more ML model</w:t>
      </w:r>
      <w:r w:rsidR="007F7419" w:rsidRPr="005E2985">
        <w:rPr>
          <w:highlight w:val="yellow"/>
        </w:rPr>
        <w:t>l</w:t>
      </w:r>
      <w:r w:rsidRPr="005E2985">
        <w:rPr>
          <w:highlight w:val="yellow"/>
        </w:rPr>
        <w:t xml:space="preserve">ing comparisons in a table or graph format. Review and critically examine the machine learning models' performance based on the selected metric for supervised, unsupervised, and semi-supervised approaches. </w:t>
      </w:r>
      <w:r w:rsidRPr="005E2985">
        <w:rPr>
          <w:b/>
          <w:highlight w:val="yellow"/>
        </w:rPr>
        <w:t>[</w:t>
      </w:r>
      <w:r>
        <w:rPr>
          <w:b/>
        </w:rPr>
        <w:t>0 - 30]</w:t>
      </w:r>
    </w:p>
    <w:p w14:paraId="234CC6D1" w14:textId="64EFDD53" w:rsidR="002162CA" w:rsidRDefault="00995849" w:rsidP="002162CA">
      <w:pPr>
        <w:spacing w:after="0"/>
        <w:jc w:val="both"/>
        <w:rPr>
          <w:bCs/>
        </w:rPr>
      </w:pPr>
      <w:r>
        <w:rPr>
          <w:bCs/>
        </w:rPr>
        <w:lastRenderedPageBreak/>
        <w:t xml:space="preserve">To compare the KNN, SVM and Naïve Bayes algorithms confusion matrices </w:t>
      </w:r>
      <w:r w:rsidR="00126968">
        <w:rPr>
          <w:bCs/>
        </w:rPr>
        <w:t xml:space="preserve">were plotted. These each showed how many correct classifications the algorithms made </w:t>
      </w:r>
      <w:r w:rsidR="009F6A67">
        <w:rPr>
          <w:bCs/>
        </w:rPr>
        <w:t>concerning</w:t>
      </w:r>
      <w:r w:rsidR="00126968">
        <w:rPr>
          <w:bCs/>
        </w:rPr>
        <w:t xml:space="preserve"> </w:t>
      </w:r>
      <w:r w:rsidR="009C3B74">
        <w:rPr>
          <w:bCs/>
        </w:rPr>
        <w:t>whether</w:t>
      </w:r>
      <w:r w:rsidR="009F6A67">
        <w:rPr>
          <w:bCs/>
        </w:rPr>
        <w:t xml:space="preserve"> a passenger was entering or leaving the country. </w:t>
      </w:r>
      <w:r w:rsidR="003C217F">
        <w:rPr>
          <w:bCs/>
        </w:rPr>
        <w:t xml:space="preserve">Confusion matrices offer an effective and clear way to compare </w:t>
      </w:r>
      <w:r w:rsidR="009C3B74">
        <w:rPr>
          <w:bCs/>
        </w:rPr>
        <w:t xml:space="preserve">how multiple techniques performed in classification problems. </w:t>
      </w:r>
      <w:r w:rsidR="003C217F">
        <w:rPr>
          <w:bCs/>
        </w:rPr>
        <w:t xml:space="preserve">The three confusion matrices were plotted </w:t>
      </w:r>
      <w:r w:rsidR="009C3B74">
        <w:rPr>
          <w:bCs/>
        </w:rPr>
        <w:t>with the same y-axis scale</w:t>
      </w:r>
      <w:r w:rsidR="00CC70CA">
        <w:rPr>
          <w:bCs/>
        </w:rPr>
        <w:t xml:space="preserve"> so that </w:t>
      </w:r>
      <w:r w:rsidR="003A399B">
        <w:rPr>
          <w:bCs/>
        </w:rPr>
        <w:t>a fair comparison could be drawn. The result of the confusion matrices can be seen in Figure GG.</w:t>
      </w:r>
      <w:r w:rsidR="009C3B74">
        <w:rPr>
          <w:bCs/>
        </w:rPr>
        <w:t xml:space="preserve"> </w:t>
      </w:r>
    </w:p>
    <w:p w14:paraId="58137850" w14:textId="7E576219" w:rsidR="009C3B74" w:rsidRDefault="00CC70CA" w:rsidP="002162CA">
      <w:pPr>
        <w:spacing w:after="0"/>
        <w:jc w:val="both"/>
        <w:rPr>
          <w:bCs/>
        </w:rPr>
      </w:pPr>
      <w:r>
        <w:rPr>
          <w:bCs/>
          <w:noProof/>
        </w:rPr>
        <w:drawing>
          <wp:anchor distT="0" distB="0" distL="114300" distR="114300" simplePos="0" relativeHeight="251676672" behindDoc="1" locked="0" layoutInCell="1" allowOverlap="1" wp14:anchorId="6B8E94D3" wp14:editId="17E291E8">
            <wp:simplePos x="0" y="0"/>
            <wp:positionH relativeFrom="column">
              <wp:posOffset>-544830</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2" name="Picture 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umber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Pr>
          <w:bCs/>
          <w:noProof/>
        </w:rPr>
        <w:drawing>
          <wp:anchor distT="0" distB="0" distL="114300" distR="114300" simplePos="0" relativeHeight="251678720" behindDoc="1" locked="0" layoutInCell="1" allowOverlap="1" wp14:anchorId="45FEBD36" wp14:editId="27E1AE25">
            <wp:simplePos x="0" y="0"/>
            <wp:positionH relativeFrom="column">
              <wp:posOffset>4284345</wp:posOffset>
            </wp:positionH>
            <wp:positionV relativeFrom="paragraph">
              <wp:posOffset>293370</wp:posOffset>
            </wp:positionV>
            <wp:extent cx="2399665" cy="1799590"/>
            <wp:effectExtent l="0" t="0" r="635" b="3810"/>
            <wp:wrapTight wrapText="bothSides">
              <wp:wrapPolygon edited="0">
                <wp:start x="0" y="0"/>
                <wp:lineTo x="0" y="21493"/>
                <wp:lineTo x="21491" y="21493"/>
                <wp:lineTo x="21491" y="0"/>
                <wp:lineTo x="0" y="0"/>
              </wp:wrapPolygon>
            </wp:wrapTight>
            <wp:docPr id="9" name="Picture 9"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of a number of numbe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Pr>
          <w:bCs/>
          <w:noProof/>
        </w:rPr>
        <w:drawing>
          <wp:anchor distT="0" distB="0" distL="114300" distR="114300" simplePos="0" relativeHeight="251677696" behindDoc="1" locked="0" layoutInCell="1" allowOverlap="1" wp14:anchorId="241C47A5" wp14:editId="032A44AE">
            <wp:simplePos x="0" y="0"/>
            <wp:positionH relativeFrom="column">
              <wp:posOffset>1871362</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3" name="Picture 3"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numbers and a number of number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p>
    <w:p w14:paraId="310E4EC6" w14:textId="2FB69264" w:rsidR="009C3B74" w:rsidRDefault="00CC70CA" w:rsidP="00CC70CA">
      <w:pPr>
        <w:spacing w:after="0"/>
        <w:jc w:val="center"/>
        <w:rPr>
          <w:bCs/>
        </w:rPr>
      </w:pPr>
      <w:r>
        <w:rPr>
          <w:bCs/>
        </w:rPr>
        <w:t>Figure GG: KNN, Naïve Bayes and SVM Confusion matrices</w:t>
      </w:r>
      <w:r w:rsidR="00BE653B">
        <w:rPr>
          <w:bCs/>
        </w:rPr>
        <w:t xml:space="preserve"> respectively</w:t>
      </w:r>
    </w:p>
    <w:p w14:paraId="0CF87F97" w14:textId="7173489F" w:rsidR="009C3B74" w:rsidRDefault="009C3B74" w:rsidP="002162CA">
      <w:pPr>
        <w:spacing w:after="0"/>
        <w:jc w:val="both"/>
        <w:rPr>
          <w:bCs/>
        </w:rPr>
      </w:pPr>
    </w:p>
    <w:p w14:paraId="1B8506B5" w14:textId="0A1AD442" w:rsidR="009C3B74" w:rsidRDefault="0079308A" w:rsidP="002162CA">
      <w:pPr>
        <w:spacing w:after="0"/>
        <w:jc w:val="both"/>
        <w:rPr>
          <w:bCs/>
        </w:rPr>
      </w:pPr>
      <w:r>
        <w:rPr>
          <w:bCs/>
        </w:rPr>
        <w:t>Ideally</w:t>
      </w:r>
      <w:r w:rsidR="00BE653B">
        <w:rPr>
          <w:bCs/>
        </w:rPr>
        <w:t>,</w:t>
      </w:r>
      <w:r>
        <w:rPr>
          <w:bCs/>
        </w:rPr>
        <w:t xml:space="preserve"> the two diagonal boxes would contain the correctly classified </w:t>
      </w:r>
      <w:r w:rsidR="0089693C">
        <w:rPr>
          <w:bCs/>
        </w:rPr>
        <w:t xml:space="preserve">categories. Figure GG shows the three models which all performed differently. Interestingly they all had an accuracy of 48-49%. </w:t>
      </w:r>
    </w:p>
    <w:p w14:paraId="424D97DB" w14:textId="3138D475" w:rsidR="00BE653B" w:rsidRDefault="00BE653B" w:rsidP="002162CA">
      <w:pPr>
        <w:spacing w:after="0"/>
        <w:jc w:val="both"/>
        <w:rPr>
          <w:bCs/>
        </w:rPr>
      </w:pPr>
      <w:r>
        <w:rPr>
          <w:bCs/>
        </w:rPr>
        <w:t xml:space="preserve">The right confusion matrix, with the SVM results, shows how all of the </w:t>
      </w:r>
      <w:r w:rsidR="00684F6F">
        <w:rPr>
          <w:bCs/>
        </w:rPr>
        <w:t xml:space="preserve">arriving classifications were correct but </w:t>
      </w:r>
    </w:p>
    <w:p w14:paraId="3056DCB9" w14:textId="28FA6AFF" w:rsidR="009C3B74" w:rsidRDefault="009C3B74" w:rsidP="002162CA">
      <w:pPr>
        <w:spacing w:after="0"/>
        <w:jc w:val="both"/>
        <w:rPr>
          <w:bCs/>
        </w:rPr>
      </w:pPr>
    </w:p>
    <w:p w14:paraId="35039AA4" w14:textId="0FD4F73F" w:rsidR="009C3B74" w:rsidRDefault="009C3B74" w:rsidP="002162CA">
      <w:pPr>
        <w:spacing w:after="0"/>
        <w:jc w:val="both"/>
        <w:rPr>
          <w:bCs/>
        </w:rPr>
      </w:pPr>
    </w:p>
    <w:p w14:paraId="30250EB0" w14:textId="51468136" w:rsidR="009C3B74" w:rsidRDefault="009C3B74" w:rsidP="002162CA">
      <w:pPr>
        <w:spacing w:after="0"/>
        <w:jc w:val="both"/>
        <w:rPr>
          <w:bCs/>
        </w:rPr>
      </w:pPr>
    </w:p>
    <w:p w14:paraId="6434A3A3" w14:textId="6BF99B66" w:rsidR="009C3B74" w:rsidRDefault="009C3B74" w:rsidP="002162CA">
      <w:pPr>
        <w:spacing w:after="0"/>
        <w:jc w:val="both"/>
        <w:rPr>
          <w:bCs/>
        </w:rPr>
      </w:pPr>
    </w:p>
    <w:p w14:paraId="29C58E9E" w14:textId="5B52C271" w:rsidR="009C3B74" w:rsidRDefault="009C3B74" w:rsidP="002162CA">
      <w:pPr>
        <w:spacing w:after="0"/>
        <w:jc w:val="both"/>
        <w:rPr>
          <w:bCs/>
        </w:rPr>
      </w:pPr>
    </w:p>
    <w:p w14:paraId="79355767" w14:textId="38266778" w:rsidR="009C3B74" w:rsidRDefault="009C3B74" w:rsidP="002162CA">
      <w:pPr>
        <w:spacing w:after="0"/>
        <w:jc w:val="both"/>
        <w:rPr>
          <w:bCs/>
        </w:rPr>
      </w:pPr>
    </w:p>
    <w:p w14:paraId="1E99EF58" w14:textId="3D093244" w:rsidR="009C3B74" w:rsidRDefault="009C3B74" w:rsidP="002162CA">
      <w:pPr>
        <w:spacing w:after="0"/>
        <w:jc w:val="both"/>
        <w:rPr>
          <w:bCs/>
        </w:rPr>
      </w:pPr>
    </w:p>
    <w:p w14:paraId="49FF9425" w14:textId="77777777" w:rsidR="009C3B74" w:rsidRDefault="009C3B74" w:rsidP="002162CA">
      <w:pPr>
        <w:spacing w:after="0"/>
        <w:jc w:val="both"/>
        <w:rPr>
          <w:bCs/>
        </w:rPr>
      </w:pPr>
    </w:p>
    <w:p w14:paraId="6137E663" w14:textId="77777777" w:rsidR="009C3B74" w:rsidRDefault="009C3B74" w:rsidP="002162CA">
      <w:pPr>
        <w:spacing w:after="0"/>
        <w:jc w:val="both"/>
        <w:rPr>
          <w:bCs/>
        </w:rPr>
      </w:pPr>
    </w:p>
    <w:p w14:paraId="4766B128" w14:textId="77777777" w:rsidR="009C3B74" w:rsidRDefault="009C3B74" w:rsidP="002162CA">
      <w:pPr>
        <w:spacing w:after="0"/>
        <w:jc w:val="both"/>
        <w:rPr>
          <w:bCs/>
        </w:rPr>
      </w:pPr>
    </w:p>
    <w:p w14:paraId="2F091FE3" w14:textId="4567C1D9" w:rsidR="009C3B74" w:rsidRDefault="009C3B74" w:rsidP="002162CA">
      <w:pPr>
        <w:spacing w:after="0"/>
        <w:jc w:val="both"/>
        <w:rPr>
          <w:bCs/>
        </w:rPr>
      </w:pPr>
    </w:p>
    <w:p w14:paraId="3B13FF87" w14:textId="610B239E" w:rsidR="009C3B74" w:rsidRDefault="009C3B74" w:rsidP="002162CA">
      <w:pPr>
        <w:spacing w:after="0"/>
        <w:jc w:val="both"/>
        <w:rPr>
          <w:bCs/>
        </w:rPr>
      </w:pPr>
    </w:p>
    <w:p w14:paraId="42C89150" w14:textId="77777777" w:rsidR="009C3B74" w:rsidRDefault="009C3B74" w:rsidP="002162CA">
      <w:pPr>
        <w:spacing w:after="0"/>
        <w:jc w:val="both"/>
        <w:rPr>
          <w:bCs/>
        </w:rPr>
      </w:pPr>
    </w:p>
    <w:p w14:paraId="54800697" w14:textId="1AD3FA0F" w:rsidR="009C3B74" w:rsidRDefault="009C3B74" w:rsidP="002162CA">
      <w:pPr>
        <w:spacing w:after="0"/>
        <w:jc w:val="both"/>
        <w:rPr>
          <w:bCs/>
        </w:rPr>
      </w:pPr>
    </w:p>
    <w:p w14:paraId="6D2EAA9E" w14:textId="43410F0F" w:rsidR="009C3B74" w:rsidRPr="00995849" w:rsidRDefault="009C3B74" w:rsidP="002162CA">
      <w:pPr>
        <w:spacing w:after="0"/>
        <w:jc w:val="both"/>
        <w:rPr>
          <w:bCs/>
        </w:rPr>
      </w:pPr>
    </w:p>
    <w:p w14:paraId="251947E4" w14:textId="77777777" w:rsidR="002162CA" w:rsidRDefault="002162CA" w:rsidP="002162CA">
      <w:pPr>
        <w:spacing w:after="0"/>
        <w:jc w:val="both"/>
      </w:pPr>
    </w:p>
    <w:p w14:paraId="755D2320" w14:textId="77777777" w:rsidR="004E5E4A" w:rsidRDefault="0026311E">
      <w:pPr>
        <w:numPr>
          <w:ilvl w:val="0"/>
          <w:numId w:val="6"/>
        </w:numPr>
        <w:spacing w:after="300"/>
        <w:ind w:left="1125"/>
        <w:jc w:val="both"/>
      </w:pPr>
      <w:r w:rsidRPr="005E2985">
        <w:rPr>
          <w:highlight w:val="yellow"/>
        </w:rPr>
        <w:t>Demonstrate the similarities and differences between your Machine Learning modelling results using the tables or visualizations. Provide a report along with an explanation and interpretation of the relevance and effectiveness of your findings.</w:t>
      </w:r>
      <w:r>
        <w:t xml:space="preserve">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rsidP="003A6C39">
      <w:pPr>
        <w:spacing w:after="0"/>
        <w:ind w:left="1440"/>
        <w:rPr>
          <w:b/>
          <w:sz w:val="28"/>
          <w:szCs w:val="28"/>
        </w:rPr>
      </w:pPr>
    </w:p>
    <w:p w14:paraId="170A993D" w14:textId="10C3026A" w:rsidR="004E5E4A" w:rsidRPr="00866A76" w:rsidRDefault="0026311E" w:rsidP="003A6C39">
      <w:pPr>
        <w:spacing w:after="440"/>
        <w:ind w:left="1440"/>
      </w:pPr>
      <w:r w:rsidRPr="00A1542C">
        <w:rPr>
          <w:highlight w:val="yellow"/>
        </w:rPr>
        <w:t xml:space="preserve">The project must be explored programmatically, this means that you must implement suitable Python tools (code and/or libraries) to complete the analysis required. All of this is to be implemented in a Jupyter Notebook. Your codebook should be properly annotated. </w:t>
      </w:r>
      <w:r w:rsidRPr="00A1542C">
        <w:rPr>
          <w:highlight w:val="yellow"/>
        </w:rPr>
        <w:lastRenderedPageBreak/>
        <w:t>The project documentation must include sound justifications and explanation</w:t>
      </w:r>
      <w:r w:rsidR="003B219D" w:rsidRPr="00A1542C">
        <w:rPr>
          <w:highlight w:val="yellow"/>
        </w:rPr>
        <w:t>s</w:t>
      </w:r>
      <w:r w:rsidRPr="00A1542C">
        <w:rPr>
          <w:highlight w:val="yellow"/>
        </w:rPr>
        <w:t xml:space="preserve"> of your code choices (code quality standards should also be applied). </w:t>
      </w:r>
      <w:r w:rsidRPr="00A1542C">
        <w:rPr>
          <w:b/>
          <w:highlight w:val="yellow"/>
        </w:rPr>
        <w:t>[0-50]</w:t>
      </w:r>
    </w:p>
    <w:tbl>
      <w:tblPr>
        <w:tblStyle w:val="TableGrid"/>
        <w:tblpPr w:leftFromText="180" w:rightFromText="180" w:vertAnchor="text" w:horzAnchor="margin" w:tblpXSpec="center" w:tblpY="3405"/>
        <w:tblW w:w="0" w:type="auto"/>
        <w:tblLook w:val="04A0" w:firstRow="1" w:lastRow="0" w:firstColumn="1" w:lastColumn="0" w:noHBand="0" w:noVBand="1"/>
      </w:tblPr>
      <w:tblGrid>
        <w:gridCol w:w="2956"/>
        <w:gridCol w:w="3068"/>
      </w:tblGrid>
      <w:tr w:rsidR="003C777C" w14:paraId="4350E82D" w14:textId="77777777" w:rsidTr="003C777C">
        <w:tc>
          <w:tcPr>
            <w:tcW w:w="2956" w:type="dxa"/>
          </w:tcPr>
          <w:p w14:paraId="746E1302" w14:textId="77777777" w:rsidR="003C777C" w:rsidRDefault="003C777C" w:rsidP="003C777C">
            <w:pPr>
              <w:spacing w:after="440"/>
            </w:pPr>
            <w:r>
              <w:t>Pandas</w:t>
            </w:r>
          </w:p>
        </w:tc>
        <w:tc>
          <w:tcPr>
            <w:tcW w:w="3068" w:type="dxa"/>
          </w:tcPr>
          <w:p w14:paraId="3DDC3102" w14:textId="77777777" w:rsidR="003C777C" w:rsidRDefault="003C777C" w:rsidP="003C777C">
            <w:pPr>
              <w:spacing w:after="440"/>
            </w:pPr>
            <w:r>
              <w:t>.head, .</w:t>
            </w:r>
            <w:proofErr w:type="spellStart"/>
            <w:r>
              <w:t>dtypes</w:t>
            </w:r>
            <w:proofErr w:type="spellEnd"/>
            <w:r>
              <w:t xml:space="preserve">, .count(), .drop(), </w:t>
            </w:r>
            <w:proofErr w:type="spellStart"/>
            <w:r>
              <w:t>sort_values</w:t>
            </w:r>
            <w:proofErr w:type="spellEnd"/>
            <w:r>
              <w:t>()</w:t>
            </w:r>
          </w:p>
        </w:tc>
      </w:tr>
      <w:tr w:rsidR="003C777C" w14:paraId="7C3EA69C" w14:textId="77777777" w:rsidTr="003C777C">
        <w:tc>
          <w:tcPr>
            <w:tcW w:w="2956" w:type="dxa"/>
          </w:tcPr>
          <w:p w14:paraId="11E7E702" w14:textId="77777777" w:rsidR="003C777C" w:rsidRDefault="003C777C" w:rsidP="003C777C">
            <w:pPr>
              <w:spacing w:after="440"/>
            </w:pPr>
            <w:proofErr w:type="spellStart"/>
            <w:r>
              <w:t>Numpy</w:t>
            </w:r>
            <w:proofErr w:type="spellEnd"/>
          </w:p>
        </w:tc>
        <w:tc>
          <w:tcPr>
            <w:tcW w:w="3068" w:type="dxa"/>
          </w:tcPr>
          <w:p w14:paraId="0895F758" w14:textId="77777777" w:rsidR="003C777C" w:rsidRDefault="003C777C" w:rsidP="003C777C">
            <w:pPr>
              <w:spacing w:after="440"/>
            </w:pPr>
            <w:r>
              <w:t xml:space="preserve">Arrange, </w:t>
            </w:r>
            <w:proofErr w:type="spellStart"/>
            <w:r w:rsidRPr="00CF713C">
              <w:t>random.normal</w:t>
            </w:r>
            <w:proofErr w:type="spellEnd"/>
            <w:r>
              <w:t xml:space="preserve">, </w:t>
            </w:r>
            <w:r w:rsidRPr="00CF713C">
              <w:t>zeros</w:t>
            </w:r>
            <w:r>
              <w:t xml:space="preserve">, </w:t>
            </w:r>
            <w:r w:rsidRPr="00CF713C">
              <w:t>dot</w:t>
            </w:r>
            <w:r>
              <w:t xml:space="preserve">, </w:t>
            </w:r>
            <w:r w:rsidRPr="00CF713C">
              <w:t>reshape</w:t>
            </w:r>
            <w:r>
              <w:t xml:space="preserve">, </w:t>
            </w:r>
            <w:proofErr w:type="spellStart"/>
            <w:r w:rsidRPr="00CF713C">
              <w:t>logical_not</w:t>
            </w:r>
            <w:proofErr w:type="spellEnd"/>
            <w:r>
              <w:t xml:space="preserve">, </w:t>
            </w:r>
            <w:r w:rsidRPr="00CF713C">
              <w:t>sum</w:t>
            </w:r>
            <w:r>
              <w:t xml:space="preserve">, </w:t>
            </w:r>
            <w:r w:rsidRPr="00CF713C">
              <w:t>mean</w:t>
            </w:r>
          </w:p>
        </w:tc>
      </w:tr>
      <w:tr w:rsidR="00D201C5" w14:paraId="3EA66A41" w14:textId="77777777" w:rsidTr="003C777C">
        <w:tc>
          <w:tcPr>
            <w:tcW w:w="2956" w:type="dxa"/>
          </w:tcPr>
          <w:p w14:paraId="58DA5A92" w14:textId="2CFFCC52" w:rsidR="00D201C5" w:rsidRDefault="00D201C5" w:rsidP="003C777C">
            <w:pPr>
              <w:spacing w:after="440"/>
            </w:pPr>
            <w:proofErr w:type="spellStart"/>
            <w:r>
              <w:t>Scipy</w:t>
            </w:r>
            <w:proofErr w:type="spellEnd"/>
          </w:p>
        </w:tc>
        <w:tc>
          <w:tcPr>
            <w:tcW w:w="3068" w:type="dxa"/>
          </w:tcPr>
          <w:p w14:paraId="4BD17C9D" w14:textId="0D173DAC" w:rsidR="00D201C5" w:rsidRDefault="00D201C5" w:rsidP="003C777C">
            <w:pPr>
              <w:spacing w:after="440"/>
            </w:pPr>
            <w:proofErr w:type="spellStart"/>
            <w:r>
              <w:t>Binom</w:t>
            </w:r>
            <w:proofErr w:type="spellEnd"/>
            <w:r>
              <w:t xml:space="preserve">, </w:t>
            </w:r>
            <w:proofErr w:type="spellStart"/>
            <w:r>
              <w:t>poisson</w:t>
            </w:r>
            <w:proofErr w:type="spellEnd"/>
            <w:r>
              <w:t>, norm, stats</w:t>
            </w:r>
          </w:p>
        </w:tc>
      </w:tr>
      <w:tr w:rsidR="003C777C" w14:paraId="06A669CE" w14:textId="77777777" w:rsidTr="003C777C">
        <w:tc>
          <w:tcPr>
            <w:tcW w:w="2956" w:type="dxa"/>
          </w:tcPr>
          <w:p w14:paraId="0A8A9EFE" w14:textId="77777777" w:rsidR="003C777C" w:rsidRPr="00792ECE" w:rsidRDefault="003C777C" w:rsidP="003C777C">
            <w:pPr>
              <w:spacing w:after="440"/>
            </w:pPr>
            <w:r>
              <w:t>m</w:t>
            </w:r>
            <w:r w:rsidRPr="00792ECE">
              <w:t>atplotlib</w:t>
            </w:r>
          </w:p>
        </w:tc>
        <w:tc>
          <w:tcPr>
            <w:tcW w:w="3068" w:type="dxa"/>
          </w:tcPr>
          <w:p w14:paraId="0302348B" w14:textId="77777777" w:rsidR="003C777C" w:rsidRDefault="003C777C" w:rsidP="003C777C">
            <w:pPr>
              <w:spacing w:after="440"/>
            </w:pPr>
            <w:proofErr w:type="spellStart"/>
            <w:r w:rsidRPr="00CF713C">
              <w:t>Xlabel</w:t>
            </w:r>
            <w:proofErr w:type="spellEnd"/>
            <w:r>
              <w:t xml:space="preserve">, </w:t>
            </w:r>
            <w:proofErr w:type="spellStart"/>
            <w:r w:rsidRPr="00CF713C">
              <w:t>savefig</w:t>
            </w:r>
            <w:proofErr w:type="spellEnd"/>
            <w:r>
              <w:t xml:space="preserve">, title, legend, </w:t>
            </w:r>
            <w:r w:rsidRPr="00CF713C">
              <w:t>subplots</w:t>
            </w:r>
            <w:r>
              <w:t xml:space="preserve">, </w:t>
            </w:r>
            <w:r w:rsidRPr="00CF713C">
              <w:t>bar</w:t>
            </w:r>
          </w:p>
        </w:tc>
      </w:tr>
      <w:tr w:rsidR="003C777C" w14:paraId="49CFE5DE" w14:textId="77777777" w:rsidTr="003C777C">
        <w:tc>
          <w:tcPr>
            <w:tcW w:w="2956" w:type="dxa"/>
          </w:tcPr>
          <w:p w14:paraId="3935A4E2" w14:textId="77777777" w:rsidR="003C777C" w:rsidRDefault="003C777C" w:rsidP="003C777C">
            <w:pPr>
              <w:spacing w:after="440"/>
            </w:pPr>
            <w:r w:rsidRPr="00792ECE">
              <w:t>seaborn</w:t>
            </w:r>
          </w:p>
        </w:tc>
        <w:tc>
          <w:tcPr>
            <w:tcW w:w="3068" w:type="dxa"/>
          </w:tcPr>
          <w:p w14:paraId="5A03408A" w14:textId="77777777" w:rsidR="003C777C" w:rsidRDefault="003C777C" w:rsidP="003C777C">
            <w:pPr>
              <w:spacing w:after="440"/>
            </w:pPr>
            <w:proofErr w:type="spellStart"/>
            <w:r w:rsidRPr="00CF713C">
              <w:t>Histplot</w:t>
            </w:r>
            <w:proofErr w:type="spellEnd"/>
            <w:r>
              <w:t xml:space="preserve">, </w:t>
            </w:r>
            <w:r w:rsidRPr="00CF713C">
              <w:t>boxplot</w:t>
            </w:r>
            <w:r>
              <w:t xml:space="preserve">, </w:t>
            </w:r>
            <w:r w:rsidRPr="0094214B">
              <w:t>heatmap</w:t>
            </w:r>
          </w:p>
        </w:tc>
      </w:tr>
      <w:tr w:rsidR="003C777C" w14:paraId="3DA2AC5E" w14:textId="77777777" w:rsidTr="003C777C">
        <w:tc>
          <w:tcPr>
            <w:tcW w:w="2956" w:type="dxa"/>
          </w:tcPr>
          <w:p w14:paraId="47B25987" w14:textId="0DFC8006" w:rsidR="003C777C" w:rsidRPr="00792ECE" w:rsidRDefault="005D122D" w:rsidP="003C777C">
            <w:pPr>
              <w:spacing w:after="440"/>
            </w:pPr>
            <w:proofErr w:type="spellStart"/>
            <w:r>
              <w:t>S</w:t>
            </w:r>
            <w:r w:rsidR="003C777C">
              <w:t>klearn</w:t>
            </w:r>
            <w:proofErr w:type="spellEnd"/>
            <w:r>
              <w:t xml:space="preserve"> (mostly objects)</w:t>
            </w:r>
          </w:p>
        </w:tc>
        <w:tc>
          <w:tcPr>
            <w:tcW w:w="3068" w:type="dxa"/>
          </w:tcPr>
          <w:p w14:paraId="20216EC1" w14:textId="77777777" w:rsidR="003C777C" w:rsidRDefault="003C777C" w:rsidP="003C777C">
            <w:pPr>
              <w:spacing w:after="440"/>
            </w:pPr>
            <w:proofErr w:type="spellStart"/>
            <w:r w:rsidRPr="006760B5">
              <w:t>KNeighborsClassifier</w:t>
            </w:r>
            <w:proofErr w:type="spellEnd"/>
            <w:r>
              <w:t xml:space="preserve">, </w:t>
            </w:r>
            <w:proofErr w:type="spellStart"/>
            <w:r w:rsidRPr="006760B5">
              <w:t>train_test_split</w:t>
            </w:r>
            <w:proofErr w:type="spellEnd"/>
            <w:r>
              <w:t xml:space="preserve">, </w:t>
            </w:r>
            <w:proofErr w:type="spellStart"/>
            <w:r w:rsidRPr="006760B5">
              <w:t>confusion_matrix</w:t>
            </w:r>
            <w:proofErr w:type="spellEnd"/>
            <w:r>
              <w:t xml:space="preserve">, </w:t>
            </w:r>
            <w:proofErr w:type="spellStart"/>
            <w:r w:rsidRPr="006760B5">
              <w:t>classification_report</w:t>
            </w:r>
            <w:proofErr w:type="spellEnd"/>
            <w:r>
              <w:t xml:space="preserve">, </w:t>
            </w:r>
            <w:proofErr w:type="spellStart"/>
            <w:r w:rsidRPr="006760B5">
              <w:t>MinMaxScaler</w:t>
            </w:r>
            <w:proofErr w:type="spellEnd"/>
            <w:r>
              <w:t xml:space="preserve">, </w:t>
            </w:r>
            <w:proofErr w:type="spellStart"/>
            <w:r w:rsidRPr="006760B5">
              <w:t>LinearRegression</w:t>
            </w:r>
            <w:proofErr w:type="spellEnd"/>
            <w:r>
              <w:t xml:space="preserve">, </w:t>
            </w:r>
            <w:r w:rsidRPr="006760B5">
              <w:t>Ridge</w:t>
            </w:r>
          </w:p>
        </w:tc>
      </w:tr>
    </w:tbl>
    <w:p w14:paraId="0073581D" w14:textId="77777777" w:rsidR="00E37BDD" w:rsidRDefault="003C777C" w:rsidP="0094214B">
      <w:pPr>
        <w:spacing w:after="440"/>
        <w:ind w:left="720"/>
      </w:pPr>
      <w:r>
        <w:t xml:space="preserve"> </w:t>
      </w:r>
      <w:r w:rsidR="00333D5A">
        <w:t xml:space="preserve">Programs offer the ability to </w:t>
      </w:r>
      <w:r w:rsidR="000F0E84">
        <w:t>the user to perform a series of tasks to achieve a particular goal. In this project, the programming language python was used as it is an accessible high level language which was well suited to data analysis</w:t>
      </w:r>
      <w:r w:rsidR="00494A53">
        <w:t xml:space="preserve"> </w:t>
      </w:r>
      <w:r w:rsidR="00494A53">
        <w:fldChar w:fldCharType="begin"/>
      </w:r>
      <w:r w:rsidR="007E188C">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fldChar w:fldCharType="separate"/>
      </w:r>
      <w:r w:rsidR="007E188C">
        <w:rPr>
          <w:noProof/>
        </w:rPr>
        <w:t>(Severance, 2009)</w:t>
      </w:r>
      <w:r w:rsidR="00494A53">
        <w:fldChar w:fldCharType="end"/>
      </w:r>
      <w:r w:rsidR="00494A53">
        <w:t>.</w:t>
      </w:r>
      <w:r w:rsidR="000F0E84">
        <w:t xml:space="preserve"> </w:t>
      </w:r>
      <w:r w:rsidR="007E188C">
        <w:t>Many pre-existing libraries</w:t>
      </w:r>
      <w:r w:rsidR="00494A53">
        <w:t xml:space="preserve"> were used throughout this </w:t>
      </w:r>
      <w:r w:rsidR="007E188C">
        <w:t xml:space="preserve">project. </w:t>
      </w:r>
      <w:r w:rsidR="0058646B">
        <w:t>The packages p</w:t>
      </w:r>
      <w:r w:rsidR="007E188C">
        <w:t xml:space="preserve">andas, seaborn, </w:t>
      </w:r>
      <w:r w:rsidR="0058646B" w:rsidRPr="0058646B">
        <w:t>matplotlib</w:t>
      </w:r>
      <w:r w:rsidR="0058646B">
        <w:t xml:space="preserve"> and </w:t>
      </w:r>
      <w:proofErr w:type="spellStart"/>
      <w:r w:rsidR="0058646B">
        <w:t>numpy</w:t>
      </w:r>
      <w:proofErr w:type="spellEnd"/>
      <w:r w:rsidR="0058646B">
        <w:t xml:space="preserve"> were used along with the library SciPy, for statistical tools, and </w:t>
      </w:r>
      <w:proofErr w:type="spellStart"/>
      <w:r w:rsidR="0058646B">
        <w:t>sklearn</w:t>
      </w:r>
      <w:proofErr w:type="spellEnd"/>
      <w:r w:rsidR="0058646B">
        <w:t xml:space="preserve">, for machine learning functionality. These libraries and packages are incredibly useful. They have many commonly used functions/methods </w:t>
      </w:r>
      <w:r w:rsidR="00DA17DB">
        <w:t>which streamline the overall process greatly. It reduced the time taken to perform tasks such as filtering</w:t>
      </w:r>
      <w:r w:rsidR="008C2D76">
        <w:t>, sorting and investigating the data within the data frame</w:t>
      </w:r>
      <w:r w:rsidR="003A6C39">
        <w:t xml:space="preserve"> </w:t>
      </w:r>
      <w:r w:rsidR="00DA17DB">
        <w:fldChar w:fldCharType="begin"/>
      </w:r>
      <w:r w:rsidR="00DA17DB">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fldChar w:fldCharType="separate"/>
      </w:r>
      <w:r w:rsidR="00DA17DB">
        <w:rPr>
          <w:noProof/>
        </w:rPr>
        <w:t>(Kirk, 2017)</w:t>
      </w:r>
      <w:r w:rsidR="00DA17DB">
        <w:fldChar w:fldCharType="end"/>
      </w:r>
      <w:r w:rsidR="00DA17DB">
        <w:t xml:space="preserve">. </w:t>
      </w:r>
      <w:r w:rsidR="003A6C39">
        <w:t xml:space="preserve">Using these open-source resources also reduces the sources of error as they have been tested and developed over many years. Pandas, for example, began in 2008 and is now one of the most used data analytics tools </w:t>
      </w:r>
      <w:r w:rsidR="003A6C39">
        <w:fldChar w:fldCharType="begin"/>
      </w:r>
      <w:r w:rsidR="003A6C39">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fldChar w:fldCharType="separate"/>
      </w:r>
      <w:r w:rsidR="003A6C39" w:rsidRPr="003A6C39">
        <w:rPr>
          <w:lang w:val="en-GB"/>
        </w:rPr>
        <w:t>(“pandas - Python Data Analysis Library,” 2024)</w:t>
      </w:r>
      <w:r w:rsidR="003A6C39">
        <w:fldChar w:fldCharType="end"/>
      </w:r>
      <w:r w:rsidR="0094214B">
        <w:t>.</w:t>
      </w:r>
      <w:r w:rsidR="00E37BDD">
        <w:t xml:space="preserve"> </w:t>
      </w:r>
    </w:p>
    <w:p w14:paraId="1FE85749" w14:textId="77777777" w:rsidR="00E37BDD" w:rsidRDefault="00E37BDD" w:rsidP="0094214B">
      <w:pPr>
        <w:spacing w:after="440"/>
        <w:ind w:left="720"/>
      </w:pPr>
    </w:p>
    <w:p w14:paraId="774E8404" w14:textId="77777777" w:rsidR="00E37BDD" w:rsidRDefault="00E37BDD" w:rsidP="0094214B">
      <w:pPr>
        <w:spacing w:after="440"/>
        <w:ind w:left="720"/>
      </w:pPr>
    </w:p>
    <w:p w14:paraId="131A20E3" w14:textId="77777777" w:rsidR="00E37BDD" w:rsidRDefault="00E37BDD" w:rsidP="0094214B">
      <w:pPr>
        <w:spacing w:after="440"/>
        <w:ind w:left="720"/>
      </w:pPr>
    </w:p>
    <w:p w14:paraId="1700017D" w14:textId="77777777" w:rsidR="00E37BDD" w:rsidRDefault="00E37BDD" w:rsidP="0094214B">
      <w:pPr>
        <w:spacing w:after="440"/>
        <w:ind w:left="720"/>
      </w:pPr>
    </w:p>
    <w:p w14:paraId="6F8BCB0C" w14:textId="77777777" w:rsidR="00E37BDD" w:rsidRDefault="00E37BDD" w:rsidP="0094214B">
      <w:pPr>
        <w:spacing w:after="440"/>
        <w:ind w:left="720"/>
      </w:pPr>
    </w:p>
    <w:p w14:paraId="5E2CFEEC" w14:textId="77777777" w:rsidR="00E37BDD" w:rsidRDefault="00E37BDD" w:rsidP="0094214B">
      <w:pPr>
        <w:spacing w:after="440"/>
        <w:ind w:left="720"/>
      </w:pPr>
    </w:p>
    <w:p w14:paraId="526D36C0" w14:textId="77777777" w:rsidR="00E37BDD" w:rsidRDefault="00E37BDD" w:rsidP="0094214B">
      <w:pPr>
        <w:spacing w:after="440"/>
        <w:ind w:left="720"/>
      </w:pPr>
    </w:p>
    <w:p w14:paraId="497F5B45" w14:textId="77777777" w:rsidR="00E37BDD" w:rsidRDefault="00E37BDD" w:rsidP="0094214B">
      <w:pPr>
        <w:spacing w:after="440"/>
        <w:ind w:left="720"/>
      </w:pPr>
    </w:p>
    <w:p w14:paraId="2F3733CD" w14:textId="77777777" w:rsidR="00500AA7" w:rsidRDefault="00500AA7" w:rsidP="00E37BDD">
      <w:pPr>
        <w:spacing w:after="440"/>
        <w:ind w:left="720"/>
        <w:jc w:val="center"/>
      </w:pPr>
    </w:p>
    <w:p w14:paraId="1938D69C" w14:textId="19805E85" w:rsidR="00E37BDD" w:rsidRDefault="00E37BDD" w:rsidP="00500AA7">
      <w:pPr>
        <w:spacing w:after="440"/>
        <w:jc w:val="center"/>
      </w:pPr>
      <w:r>
        <w:t>Table GG: Some frequently used library methods/functions</w:t>
      </w:r>
    </w:p>
    <w:p w14:paraId="0BC0AB7D" w14:textId="77777777" w:rsidR="00500AA7" w:rsidRDefault="00E37BDD" w:rsidP="00500AA7">
      <w:pPr>
        <w:spacing w:after="440"/>
        <w:ind w:left="720"/>
      </w:pPr>
      <w:r>
        <w:t xml:space="preserve">Table GG covers some of the frequently used libraries and the methods/functions. Pandas was used to load the originally downloaded CSV file into a data frame. It was then used for much of the EDA. It provided very useful tools to gain insight into the </w:t>
      </w:r>
      <w:r w:rsidR="00D201C5">
        <w:t xml:space="preserve">columns, rows, the commonly used descriptive statistics and so on. </w:t>
      </w:r>
      <w:proofErr w:type="spellStart"/>
      <w:r w:rsidR="00D201C5">
        <w:t>Numpy</w:t>
      </w:r>
      <w:proofErr w:type="spellEnd"/>
      <w:r w:rsidR="00D201C5">
        <w:t xml:space="preserve"> was brought in to perform </w:t>
      </w:r>
      <w:r w:rsidR="00500AA7">
        <w:t xml:space="preserve">mathematical operations and matrix operations. </w:t>
      </w:r>
      <w:proofErr w:type="spellStart"/>
      <w:r w:rsidR="00500AA7">
        <w:t>Scipy</w:t>
      </w:r>
      <w:proofErr w:type="spellEnd"/>
      <w:r w:rsidR="00500AA7">
        <w:t xml:space="preserve"> and </w:t>
      </w:r>
      <w:proofErr w:type="spellStart"/>
      <w:r w:rsidR="00500AA7">
        <w:t>sklearn</w:t>
      </w:r>
      <w:proofErr w:type="spellEnd"/>
      <w:r w:rsidR="00500AA7">
        <w:t xml:space="preserve"> were used for statistics and machine learning </w:t>
      </w:r>
      <w:proofErr w:type="spellStart"/>
      <w:r w:rsidR="00500AA7">
        <w:t>reqpectively</w:t>
      </w:r>
      <w:proofErr w:type="spellEnd"/>
      <w:r w:rsidR="00500AA7">
        <w:t xml:space="preserve">. Seaborn and </w:t>
      </w:r>
      <w:proofErr w:type="spellStart"/>
      <w:r w:rsidR="00500AA7">
        <w:t>matlibplot</w:t>
      </w:r>
      <w:proofErr w:type="spellEnd"/>
      <w:r w:rsidR="00500AA7">
        <w:t xml:space="preserve"> were adopted for visualisation. </w:t>
      </w:r>
    </w:p>
    <w:p w14:paraId="02B6FED3" w14:textId="642B3CC6" w:rsidR="00FF33B3" w:rsidRDefault="003C777C" w:rsidP="00FF33B3">
      <w:pPr>
        <w:spacing w:after="440"/>
        <w:ind w:left="720"/>
      </w:pPr>
      <w:r>
        <w:lastRenderedPageBreak/>
        <w:t xml:space="preserve">To make the code run more efficiently and reduce repetition within the code several functions were written. Functions are pieces of code which take input(s) perform a series of operations and then return output(s). </w:t>
      </w:r>
      <w:r w:rsidR="00500AA7">
        <w:t xml:space="preserve">Methods have the same functionality as functions but are written within a class. As previously mentioned many functions exist and are available </w:t>
      </w:r>
      <w:r w:rsidR="00FF33B3">
        <w:t xml:space="preserve">through </w:t>
      </w:r>
      <w:r w:rsidR="00500AA7">
        <w:t xml:space="preserve">open source </w:t>
      </w:r>
      <w:r w:rsidR="00FF33B3">
        <w:t xml:space="preserve">resources online. Three functions were written specifically for this project. A fourth function was tried but it was not working as required so the code was written manually. </w:t>
      </w:r>
    </w:p>
    <w:p w14:paraId="69C765FF" w14:textId="0B38290A" w:rsidR="005455C2" w:rsidRDefault="005455C2" w:rsidP="00FF33B3">
      <w:pPr>
        <w:spacing w:after="440"/>
        <w:ind w:left="720"/>
      </w:pPr>
      <w:r>
        <w:t xml:space="preserve">The first of the three functions was written to convert the year and month provided in the original CSV file and convert it to a decimal. This needed to be done for the analyses that followed. See line 16 of the Jupiter notebook for the function. </w:t>
      </w:r>
      <w:r w:rsidR="002134BA">
        <w:t>The year column was in the form 196101, 196102, 196103, where the 01 was January, 02 was Febr</w:t>
      </w:r>
      <w:r w:rsidR="00FE700F">
        <w:t>ua</w:t>
      </w:r>
      <w:r w:rsidR="002134BA">
        <w:t xml:space="preserve">ry and so on. </w:t>
      </w:r>
      <w:r>
        <w:t xml:space="preserve">The original data type of the </w:t>
      </w:r>
      <w:r w:rsidR="00DA5E04">
        <w:t>year was checked</w:t>
      </w:r>
      <w:r w:rsidR="002134BA">
        <w:t xml:space="preserve"> and found to be a float</w:t>
      </w:r>
      <w:r w:rsidR="00FE700F">
        <w:t>64</w:t>
      </w:r>
      <w:r w:rsidR="002134BA">
        <w:t xml:space="preserve">. </w:t>
      </w:r>
      <w:r w:rsidR="00FE700F">
        <w:t xml:space="preserve">This had to be changed to a string before being passed into the function to allow the slicing to function. </w:t>
      </w:r>
      <w:r w:rsidR="002134BA">
        <w:t xml:space="preserve">The function took in a variable, </w:t>
      </w:r>
      <w:proofErr w:type="spellStart"/>
      <w:r w:rsidR="002134BA" w:rsidRPr="002134BA">
        <w:t>year_month</w:t>
      </w:r>
      <w:proofErr w:type="spellEnd"/>
      <w:r w:rsidR="002134BA">
        <w:t>, indexed up the fourth number and saved this as the year. It indexed to the final two digits, divided them by twelve to get it in decimal form and then returned the two added values. This function was applied to the data</w:t>
      </w:r>
      <w:r w:rsidR="00FE700F">
        <w:t xml:space="preserve"> </w:t>
      </w:r>
      <w:r w:rsidR="002134BA">
        <w:t xml:space="preserve">frame with the additional column being called </w:t>
      </w:r>
      <w:proofErr w:type="spellStart"/>
      <w:r w:rsidR="002134BA">
        <w:t>decimal_year</w:t>
      </w:r>
      <w:proofErr w:type="spellEnd"/>
      <w:r w:rsidR="002134BA">
        <w:t>, see line 17</w:t>
      </w:r>
      <w:r w:rsidR="00FE700F">
        <w:t>. As this function was applied to every row of the data frame, 12,934, this function was extremely useful. It saved time and converted the year to a form that could be worked with.</w:t>
      </w:r>
    </w:p>
    <w:p w14:paraId="048B0DC6" w14:textId="037CA1BE" w:rsidR="00FE700F" w:rsidRDefault="00FE700F" w:rsidP="00FF33B3">
      <w:pPr>
        <w:spacing w:after="440"/>
        <w:ind w:left="720"/>
      </w:pPr>
      <w:r>
        <w:t>Next</w:t>
      </w:r>
      <w:r w:rsidR="001467E6">
        <w:t>,</w:t>
      </w:r>
      <w:r>
        <w:t xml:space="preserve"> a seasons function was </w:t>
      </w:r>
      <w:r w:rsidR="006F0997">
        <w:t xml:space="preserve">put together. This was applied to the same column as above, year. This function definition was outlined on </w:t>
      </w:r>
      <w:proofErr w:type="spellStart"/>
      <w:r w:rsidR="006F0997">
        <w:t>on</w:t>
      </w:r>
      <w:proofErr w:type="spellEnd"/>
      <w:r w:rsidR="006F0997">
        <w:t xml:space="preserve"> line 22. Again i</w:t>
      </w:r>
      <w:r w:rsidR="001467E6">
        <w:t>t</w:t>
      </w:r>
      <w:r w:rsidR="006F0997">
        <w:t xml:space="preserve"> converts year to a string, </w:t>
      </w:r>
      <w:r w:rsidR="001467E6">
        <w:t xml:space="preserve">and </w:t>
      </w:r>
      <w:r w:rsidR="006F0997">
        <w:t xml:space="preserve">indexes to </w:t>
      </w:r>
      <w:r w:rsidR="001467E6">
        <w:t xml:space="preserve">the second last two digits. It then implements a conditional statement. Using an if statement it returns the season based on the final two numbers of the string year. This was very useful </w:t>
      </w:r>
      <w:r w:rsidR="00765C01">
        <w:t>also as it allowed the rows to be categorised. Tourism is a seasonal industry and labelling a row as winter, summer, spring or autumn was helpful in subsequent steps.</w:t>
      </w:r>
      <w:r w:rsidR="00A603C3">
        <w:t xml:space="preserve"> Again this was applied to every row in the data frame, line 22, which meant it saved a huge amount of time and </w:t>
      </w:r>
      <w:r w:rsidR="00571D25">
        <w:t>kept the code as concise as possible.</w:t>
      </w:r>
    </w:p>
    <w:p w14:paraId="5F55B2CA" w14:textId="368A0611" w:rsidR="00D67089" w:rsidRDefault="00D67089" w:rsidP="00FF33B3">
      <w:pPr>
        <w:spacing w:after="440"/>
        <w:ind w:left="720"/>
      </w:pPr>
      <w:r>
        <w:t xml:space="preserve">The final function that was implemented was </w:t>
      </w:r>
      <w:r w:rsidR="002A792A">
        <w:t>a function for label encoding, outlined in line 55. This function took in a data frame, made a copy of it and then applied label encoding to each column which had an object data type. It returned the label-encoded data frame. It was also attempted to write a function for one hot encoding, however, the loop was not working as expected and was producing extra rows after each iteration. It was decided for ease to do this manually instead.</w:t>
      </w:r>
    </w:p>
    <w:p w14:paraId="421388EA" w14:textId="1B89CC1E" w:rsidR="00E8283A" w:rsidRDefault="002A792A" w:rsidP="00E8283A">
      <w:pPr>
        <w:spacing w:after="440"/>
        <w:ind w:left="720"/>
      </w:pPr>
      <w:r>
        <w:t>For loops were also utilised throughout this project</w:t>
      </w:r>
      <w:r w:rsidR="006A608E">
        <w:t>, see lines 45, 54, 68 for examples</w:t>
      </w:r>
      <w:r>
        <w:t xml:space="preserve">. </w:t>
      </w:r>
      <w:r w:rsidR="00406825">
        <w:t xml:space="preserve">Again these </w:t>
      </w:r>
      <w:r w:rsidR="00CA2A6B">
        <w:t xml:space="preserve">helped to improve the overall efficiency of the code and kept it concise. For loops were particularly helpful </w:t>
      </w:r>
      <w:r w:rsidR="00E8283A">
        <w:t xml:space="preserve">during the statistical analysis of this report. For loops are designed to iterate through a fixed number of loops, unlike while loops which can run indefinitely. </w:t>
      </w:r>
      <w:r w:rsidR="007F0758">
        <w:t>A for loop was used to visualise the binomial and Poisson probability mass function for a large number of trials, see lines 41 and 46. The output of these loops was then stored</w:t>
      </w:r>
      <w:r w:rsidR="00C45650">
        <w:t xml:space="preserve"> in a list and could be plotted. </w:t>
      </w:r>
    </w:p>
    <w:p w14:paraId="179B4A8D" w14:textId="243DBC4A" w:rsidR="00C45650" w:rsidRDefault="00C45650" w:rsidP="00E8283A">
      <w:pPr>
        <w:spacing w:after="440"/>
        <w:ind w:left="720"/>
      </w:pPr>
      <w:r>
        <w:t>While no objects were written directly for this project they were an important aspect of it.</w:t>
      </w:r>
      <w:r w:rsidR="009D5506">
        <w:t xml:space="preserve"> One object, in line 68, was taken from the machine learning tutorials. This object was used to perform linear regression using the fit method defined within the object.</w:t>
      </w:r>
      <w:r>
        <w:t xml:space="preserve"> Pre-defined objects from various libraries were adopted, possibly the most important of which was the data frame object. Each data frame created was an instance of the object which belongs to a class. The class can be thought of a</w:t>
      </w:r>
      <w:r w:rsidR="001F3481">
        <w:t>s a</w:t>
      </w:r>
      <w:r>
        <w:t xml:space="preserve"> template</w:t>
      </w:r>
      <w:r w:rsidR="001F3481">
        <w:t xml:space="preserve"> with each instance having the same attributes, but different values assigned to these </w:t>
      </w:r>
      <w:r w:rsidR="001F3481">
        <w:lastRenderedPageBreak/>
        <w:t xml:space="preserve">attributes. For example, all data frames have a shape associated with them. The original </w:t>
      </w:r>
      <w:proofErr w:type="spellStart"/>
      <w:r w:rsidR="001F3481">
        <w:t>passenger_movement_df</w:t>
      </w:r>
      <w:proofErr w:type="spellEnd"/>
      <w:r w:rsidR="001F3481">
        <w:t xml:space="preserve"> had a shape of </w:t>
      </w:r>
      <w:r w:rsidR="001F3481" w:rsidRPr="001F3481">
        <w:t>12936</w:t>
      </w:r>
      <w:r w:rsidR="001F3481">
        <w:t xml:space="preserve"> rows and</w:t>
      </w:r>
      <w:r w:rsidR="001F3481" w:rsidRPr="001F3481">
        <w:t xml:space="preserve"> 10</w:t>
      </w:r>
      <w:r w:rsidR="001F3481">
        <w:t xml:space="preserve"> columns </w:t>
      </w:r>
      <w:r>
        <w:fldChar w:fldCharType="begin"/>
      </w:r>
      <w:r w:rsidR="001F3481">
        <w:instrText xml:space="preserve"> ADDIN ZOTERO_ITEM CSL_CITATION {"citationID":"8EsZK4LG","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fldChar w:fldCharType="separate"/>
      </w:r>
      <w:r w:rsidR="001F3481" w:rsidRPr="001F3481">
        <w:rPr>
          <w:lang w:val="en-GB"/>
        </w:rPr>
        <w:t>(“pandas - Python Data Analysis Library,” 2024)</w:t>
      </w:r>
      <w:r>
        <w:fldChar w:fldCharType="end"/>
      </w:r>
      <w:r w:rsidR="001F3481">
        <w:t>.</w:t>
      </w:r>
    </w:p>
    <w:p w14:paraId="3AAF1C8D" w14:textId="6F8E2A62" w:rsidR="001F3481" w:rsidRDefault="001F3481" w:rsidP="00E8283A">
      <w:pPr>
        <w:spacing w:after="440"/>
        <w:ind w:left="720"/>
      </w:pPr>
      <w:r>
        <w:t>Every attempt was made to make the code as readable as possible. The code was annotated and logical variable names were assigned</w:t>
      </w:r>
      <w:r w:rsidR="00060697">
        <w:t>. Consistent naming patterns were also followed, for example all data frame variable ended with _df.</w:t>
      </w:r>
      <w:r w:rsidR="00AF35B8">
        <w:t xml:space="preserve"> No values were ’hard coded’, variables were used so that changes to the early parts of the code did not propagate down the code</w:t>
      </w:r>
      <w:r w:rsidR="00790E21">
        <w:t xml:space="preserve">. </w:t>
      </w:r>
    </w:p>
    <w:p w14:paraId="1743C250" w14:textId="3B57EB21" w:rsidR="00060697" w:rsidRPr="00A1542C" w:rsidRDefault="0026311E" w:rsidP="00A1542C">
      <w:pPr>
        <w:spacing w:after="440"/>
        <w:rPr>
          <w:highlight w:val="yellow"/>
        </w:rPr>
      </w:pPr>
      <w:r w:rsidRPr="00A1542C">
        <w:rPr>
          <w:highlight w:val="yellow"/>
        </w:rPr>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A1542C">
        <w:rPr>
          <w:b/>
          <w:highlight w:val="yellow"/>
        </w:rPr>
        <w:t>[0-50]</w:t>
      </w:r>
    </w:p>
    <w:p w14:paraId="2F4BE2B0" w14:textId="23732835" w:rsidR="00915B15" w:rsidRDefault="0047376A" w:rsidP="00A1542C">
      <w:pPr>
        <w:spacing w:after="440"/>
        <w:ind w:left="720"/>
      </w:pPr>
      <w:r>
        <w:t xml:space="preserve">Paradigms are a set of concepts which govern how a computer program is constructed and then run. While there might be one ‘correct’ paradigm for every application, some may be more suitable than other depending on the situation. Most paradigms span across multiple </w:t>
      </w:r>
      <w:r w:rsidR="00EE74A3">
        <w:t>languages</w:t>
      </w:r>
      <w:r>
        <w:t xml:space="preserve"> which is why it can be helpful to have a grasp on paradigms over languages, they are more widely applicable</w:t>
      </w:r>
      <w:r w:rsidR="00915B15">
        <w:t xml:space="preserve"> </w:t>
      </w:r>
      <w:r w:rsidR="00915B15">
        <w:fldChar w:fldCharType="begin"/>
      </w:r>
      <w:r w:rsidR="00915B15">
        <w:instrText xml:space="preserve"> ADDIN ZOTERO_ITEM CSL_CITATION {"citationID":"JrYqfftO","properties":{"formattedCitation":"(Roy, 2012)","plainCitation":"(Roy, 2012)","noteIndex":0},"citationItems":[{"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915B15">
        <w:fldChar w:fldCharType="separate"/>
      </w:r>
      <w:r w:rsidR="00915B15">
        <w:rPr>
          <w:noProof/>
        </w:rPr>
        <w:t>(Roy, 2012)</w:t>
      </w:r>
      <w:r w:rsidR="00915B15">
        <w:fldChar w:fldCharType="end"/>
      </w:r>
      <w:r>
        <w:t xml:space="preserve">. </w:t>
      </w:r>
    </w:p>
    <w:p w14:paraId="35083393" w14:textId="691A74B6" w:rsidR="00915B15" w:rsidRDefault="00EE74A3" w:rsidP="00A1542C">
      <w:pPr>
        <w:spacing w:after="440"/>
        <w:ind w:left="720"/>
      </w:pPr>
      <w:r>
        <w:t xml:space="preserve">This project borrowed aspects of multiple paradigms. </w:t>
      </w:r>
      <w:r w:rsidR="00915B15">
        <w:t xml:space="preserve">The most linear form of programming is imperative </w:t>
      </w:r>
      <w:r>
        <w:t>programming</w:t>
      </w:r>
      <w:r w:rsidR="00915B15">
        <w:t>.</w:t>
      </w:r>
      <w:r>
        <w:t xml:space="preserve"> It sees the code as a set of instructions which are to be followed in </w:t>
      </w:r>
      <w:r w:rsidR="00790E21">
        <w:t>order. Initially</w:t>
      </w:r>
      <w:r>
        <w:t xml:space="preserve"> the project followed this style of </w:t>
      </w:r>
      <w:r w:rsidR="00EA7F16">
        <w:t xml:space="preserve">programming. In terms of concepts imperative programming can be thought of as named, deterministic and sequential. This means that it </w:t>
      </w:r>
      <w:r w:rsidR="00AF35B8">
        <w:t>can store values in memory as it runs through, it gives the same result when given the same inputs and it runs one step after another with the next step only starting after the previous has completed. This had multiple benefits to the project. As many aspects of the program depended on earlier work e.g. the scaling and encoding of the data frame before machine learning, controlling the order it ran in was beneficial</w:t>
      </w:r>
      <w:r w:rsidR="00EA7F16">
        <w:t xml:space="preserve"> </w:t>
      </w:r>
      <w:r w:rsidR="00EA7F16">
        <w:fldChar w:fldCharType="begin"/>
      </w:r>
      <w:r w:rsidR="00EA7F16">
        <w:instrText xml:space="preserve"> ADDIN ZOTERO_ITEM CSL_CITATION {"citationID":"SeQcAvQG","properties":{"formattedCitation":"(Fincher and Robins, 2019; Roy, 2012)","plainCitation":"(Fincher and Robins, 2019; Roy, 2012)","noteIndex":0},"citationItems":[{"id":1190,"uris":["http://zotero.org/users/8511407/items/L3A5JX4N"],"itemData":{"id":1190,"type":"book","collection-title":"Google Books","publisher":"Cambridge University Press","title":"The Cambridge Handbook of Computing Education Research","URL":"https://books.google.ie/books?hl=en&amp;lr=&amp;id=vmAwEAAAQBAJ&amp;oi=fnd&amp;pg=PA377&amp;dq=imperative+programming+paradigm&amp;ots=1mrzFV8Vgz&amp;sig=U6uwtJdVXDMNyJrsVYLPbmewgeo&amp;redir_esc=y#v=onepage&amp;q=imperative%20programming%20paradigm&amp;f=false","author":[{"family":"Fincher","given":"Sally A."},{"family":"Robins","given":"Anthony V."}],"accessed":{"date-parts":[["2024",1,1]]},"issued":{"date-parts":[["2019"]]}}},{"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EA7F16">
        <w:fldChar w:fldCharType="separate"/>
      </w:r>
      <w:r w:rsidR="00EA7F16">
        <w:rPr>
          <w:noProof/>
        </w:rPr>
        <w:t>(Fincher and Robins, 2019; Roy, 2012)</w:t>
      </w:r>
      <w:r w:rsidR="00EA7F16">
        <w:fldChar w:fldCharType="end"/>
      </w:r>
      <w:r w:rsidR="00EA7F16">
        <w:t xml:space="preserve">. </w:t>
      </w:r>
      <w:r w:rsidR="00AF35B8">
        <w:t xml:space="preserve">Some issues that arose were </w:t>
      </w:r>
      <w:r w:rsidR="00790E21">
        <w:t>that as the program developed it became more difficult to locate where various operations were occurring and the code became disorganised.</w:t>
      </w:r>
    </w:p>
    <w:p w14:paraId="071DA535" w14:textId="77777777" w:rsidR="00A1542C" w:rsidRDefault="00790E21" w:rsidP="00A1542C">
      <w:pPr>
        <w:spacing w:after="440"/>
        <w:ind w:left="720"/>
      </w:pPr>
      <w:r>
        <w:t>For this reason a procedural approach was then explored.</w:t>
      </w:r>
      <w:r w:rsidR="00D02EEE">
        <w:t xml:space="preserve"> This allowed for a neater approach as it introduced functions but maintained the ordered line by line approach. The functions implemented in this project were outline previously. Functions were called on and applied to the variables that required it. These functions were also suitable to be applied then to other programs. It increased the reusability of the program. The functions which were imported and used from the various libraries also fall under the procedural paradigm. The reason these libraries were so popular was that they offer functionality to anyone who implements them. It allowed the user to tweak them to their own application but the main aspects were shared</w:t>
      </w:r>
      <w:r w:rsidR="00015880">
        <w:t xml:space="preserve"> </w:t>
      </w:r>
      <w:r w:rsidR="00015880">
        <w:fldChar w:fldCharType="begin"/>
      </w:r>
      <w:r w:rsidR="00015880">
        <w:instrText xml:space="preserve"> ADDIN ZOTERO_ITEM CSL_CITATION {"citationID":"UdsjaK5c","properties":{"formattedCitation":"(White and Sivitanides, 2005)","plainCitation":"(White and Sivitanides, 2005)","noteIndex":0},"citationItems":[{"id":1191,"uris":["http://zotero.org/users/8511407/items/LY28Y4BC"],"itemData":{"id":1191,"type":"article-journal","container-title":"Information Technology and Management","DOI":"10.1007/s10799-005-3899-2","issue":"4","page":"333-350","title":"Cognitive Differences Between Procedural Programming and Object Oriented Programming","volume":"6","author":[{"family":"White","given":"Garry"},{"family":"Sivitanides","given":"Marcos"}],"issued":{"date-parts":[["2005"]]}}}],"schema":"https://github.com/citation-style-language/schema/raw/master/csl-citation.json"} </w:instrText>
      </w:r>
      <w:r w:rsidR="00015880">
        <w:fldChar w:fldCharType="separate"/>
      </w:r>
      <w:r w:rsidR="00015880">
        <w:rPr>
          <w:noProof/>
        </w:rPr>
        <w:t>(White and Sivitanides, 2005)</w:t>
      </w:r>
      <w:r w:rsidR="00015880">
        <w:fldChar w:fldCharType="end"/>
      </w:r>
      <w:r w:rsidR="00015880">
        <w:t>.</w:t>
      </w:r>
    </w:p>
    <w:p w14:paraId="7A4F1966" w14:textId="50E89EB7" w:rsidR="00015880" w:rsidRPr="00F25C6F" w:rsidRDefault="00015880" w:rsidP="00A1542C">
      <w:pPr>
        <w:spacing w:after="440"/>
        <w:ind w:left="720"/>
      </w:pPr>
      <w:r>
        <w:t xml:space="preserve">Object oriented programming (OOP) was another option. This paradigm thinks of a program being comprised of a series of instances of classes. Objects are based on a class which has a predefine structure and attributes. </w:t>
      </w:r>
      <w:r w:rsidR="00422AFE">
        <w:t xml:space="preserve">Objects run in the same state that perform operations. The big advantage of OOP is that it is better suited to bigger, continuously running programs. There are four key concepts: encapsulation, abstractions, </w:t>
      </w:r>
      <w:r w:rsidR="00391566">
        <w:t xml:space="preserve">inheritance, polymorphism </w:t>
      </w:r>
      <w:r w:rsidR="00391566">
        <w:fldChar w:fldCharType="begin"/>
      </w:r>
      <w:r w:rsidR="00391566">
        <w:instrText xml:space="preserve"> ADDIN ZOTERO_ITEM CSL_CITATION {"citationID":"uKunVntE","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391566">
        <w:fldChar w:fldCharType="separate"/>
      </w:r>
      <w:r w:rsidR="00391566">
        <w:rPr>
          <w:noProof/>
        </w:rPr>
        <w:t>(Guerraoui, 1996)</w:t>
      </w:r>
      <w:r w:rsidR="00391566">
        <w:fldChar w:fldCharType="end"/>
      </w:r>
      <w:r w:rsidR="00391566">
        <w:t xml:space="preserve">. Objects were </w:t>
      </w:r>
      <w:r w:rsidR="00391566">
        <w:lastRenderedPageBreak/>
        <w:t xml:space="preserve">used in this project, for example </w:t>
      </w:r>
      <w:proofErr w:type="spellStart"/>
      <w:r w:rsidR="00A14F01">
        <w:t>knn</w:t>
      </w:r>
      <w:proofErr w:type="spellEnd"/>
      <w:r w:rsidR="00A14F01">
        <w:t xml:space="preserve"> was an instance of the class </w:t>
      </w:r>
      <w:proofErr w:type="spellStart"/>
      <w:r w:rsidR="00391566" w:rsidRPr="00391566">
        <w:t>KNeighborsClassifier</w:t>
      </w:r>
      <w:proofErr w:type="spellEnd"/>
      <w:r w:rsidR="00391566">
        <w:t xml:space="preserve"> in line 6</w:t>
      </w:r>
      <w:r w:rsidR="00A14F01">
        <w:t>4</w:t>
      </w:r>
      <w:r w:rsidR="00391566">
        <w:t>. By pressing shift tab the attributes</w:t>
      </w:r>
      <w:r w:rsidR="00A14F01">
        <w:t>,</w:t>
      </w:r>
      <w:r w:rsidR="00391566">
        <w:t xml:space="preserve"> such as </w:t>
      </w:r>
      <w:proofErr w:type="spellStart"/>
      <w:r w:rsidR="00391566">
        <w:t>n_neighbours</w:t>
      </w:r>
      <w:proofErr w:type="spellEnd"/>
      <w:r w:rsidR="00A14F01">
        <w:t>,</w:t>
      </w:r>
      <w:r w:rsidR="00391566">
        <w:t xml:space="preserve"> can be seen. </w:t>
      </w:r>
      <w:r w:rsidR="00A14F01">
        <w:t xml:space="preserve">Another example of an instance of an object can be seen in line 55, </w:t>
      </w:r>
      <w:proofErr w:type="spellStart"/>
      <w:r w:rsidR="00A14F01">
        <w:t>lencoder</w:t>
      </w:r>
      <w:proofErr w:type="spellEnd"/>
      <w:r w:rsidR="00A14F01">
        <w:t xml:space="preserve">. </w:t>
      </w:r>
      <w:r w:rsidR="00391566">
        <w:t>Making use of open source objects was very useful as it reduced the complexity of the code greatly. While this was not strictly</w:t>
      </w:r>
      <w:r w:rsidR="00A14F01">
        <w:t xml:space="preserve"> an</w:t>
      </w:r>
      <w:r w:rsidR="00391566">
        <w:t xml:space="preserve"> OOP it made use of objects. OOP is </w:t>
      </w:r>
      <w:r w:rsidR="00D45F60">
        <w:t xml:space="preserve">so popular due to its reusability and adaptability </w:t>
      </w:r>
      <w:r w:rsidR="00D45F60">
        <w:fldChar w:fldCharType="begin"/>
      </w:r>
      <w:r w:rsidR="00D45F60">
        <w:instrText xml:space="preserve"> ADDIN ZOTERO_ITEM CSL_CITATION {"citationID":"KkCPa1nQ","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D45F60">
        <w:fldChar w:fldCharType="separate"/>
      </w:r>
      <w:r w:rsidR="00D45F60">
        <w:rPr>
          <w:noProof/>
        </w:rPr>
        <w:t>(Guerraoui, 1996)</w:t>
      </w:r>
      <w:r w:rsidR="00D45F60">
        <w:fldChar w:fldCharType="end"/>
      </w:r>
      <w:r w:rsidR="00D45F60">
        <w:t xml:space="preserve">. </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24">
        <w:r>
          <w:t xml:space="preserve"> </w:t>
        </w:r>
      </w:hyperlink>
      <w:hyperlink r:id="rId25">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R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5BA52F30" w14:textId="61024AFC" w:rsidR="004E5E4A" w:rsidRDefault="004E5E4A">
      <w:pPr>
        <w:spacing w:after="0"/>
        <w:rPr>
          <w:b/>
        </w:rPr>
      </w:pPr>
    </w:p>
    <w:p w14:paraId="30039019" w14:textId="77777777" w:rsidR="00A1542C" w:rsidRDefault="00A1542C">
      <w:pPr>
        <w:spacing w:after="0"/>
      </w:pPr>
    </w:p>
    <w:p w14:paraId="6B1021DF" w14:textId="77777777" w:rsidR="004E5E4A" w:rsidRDefault="004E5E4A">
      <w:pPr>
        <w:spacing w:after="0"/>
      </w:pPr>
    </w:p>
    <w:p w14:paraId="64F05541" w14:textId="25BAE7F4" w:rsidR="004E5E4A" w:rsidRDefault="00A1542C">
      <w:pPr>
        <w:spacing w:after="0"/>
      </w:pPr>
      <w:r>
        <w:t>Bibliography:</w:t>
      </w:r>
    </w:p>
    <w:p w14:paraId="6B65FCCE" w14:textId="77777777" w:rsidR="00A37950" w:rsidRPr="00A37950" w:rsidRDefault="00793066" w:rsidP="00A37950">
      <w:pPr>
        <w:pStyle w:val="Bibliography"/>
        <w:rPr>
          <w:lang w:val="en-GB"/>
        </w:rPr>
      </w:pPr>
      <w:r>
        <w:fldChar w:fldCharType="begin"/>
      </w:r>
      <w:r>
        <w:instrText xml:space="preserve"> ADDIN ZOTERO_BIBL {"uncited":[],"omitted":[],"custom":[]} CSL_BIBLIOGRAPHY </w:instrText>
      </w:r>
      <w:r>
        <w:fldChar w:fldCharType="separate"/>
      </w:r>
      <w:proofErr w:type="spellStart"/>
      <w:r w:rsidR="00A37950" w:rsidRPr="00A37950">
        <w:rPr>
          <w:lang w:val="en-GB"/>
        </w:rPr>
        <w:t>Ananthakrishna</w:t>
      </w:r>
      <w:proofErr w:type="spellEnd"/>
      <w:r w:rsidR="00A37950" w:rsidRPr="00A37950">
        <w:rPr>
          <w:lang w:val="en-GB"/>
        </w:rPr>
        <w:t xml:space="preserve">, R., Chaudhuri, S., </w:t>
      </w:r>
      <w:proofErr w:type="spellStart"/>
      <w:r w:rsidR="00A37950" w:rsidRPr="00A37950">
        <w:rPr>
          <w:lang w:val="en-GB"/>
        </w:rPr>
        <w:t>Ganti</w:t>
      </w:r>
      <w:proofErr w:type="spellEnd"/>
      <w:r w:rsidR="00A37950" w:rsidRPr="00A37950">
        <w:rPr>
          <w:lang w:val="en-GB"/>
        </w:rPr>
        <w:t>, V., 2002. Eliminating Fuzzy Duplicates in Data Warehouses.</w:t>
      </w:r>
    </w:p>
    <w:p w14:paraId="42A06977" w14:textId="77777777" w:rsidR="00A37950" w:rsidRPr="00A37950" w:rsidRDefault="00A37950" w:rsidP="00A37950">
      <w:pPr>
        <w:pStyle w:val="Bibliography"/>
        <w:rPr>
          <w:lang w:val="en-GB"/>
        </w:rPr>
      </w:pPr>
      <w:proofErr w:type="spellStart"/>
      <w:r w:rsidRPr="00A37950">
        <w:rPr>
          <w:lang w:val="en-GB"/>
        </w:rPr>
        <w:t>Ayele</w:t>
      </w:r>
      <w:proofErr w:type="spellEnd"/>
      <w:r w:rsidRPr="00A37950">
        <w:rPr>
          <w:lang w:val="en-GB"/>
        </w:rPr>
        <w:t>, W.Y., 2020. Adapting CRISP-DM for Idea Mining. IJACSA 11. https://doi.org/10.14569/IJACSA.2020.0110603</w:t>
      </w:r>
    </w:p>
    <w:p w14:paraId="1EFAD32C" w14:textId="77777777" w:rsidR="00A37950" w:rsidRPr="00A37950" w:rsidRDefault="00A37950" w:rsidP="00A37950">
      <w:pPr>
        <w:pStyle w:val="Bibliography"/>
        <w:rPr>
          <w:lang w:val="en-GB"/>
        </w:rPr>
      </w:pPr>
      <w:r w:rsidRPr="00A37950">
        <w:rPr>
          <w:lang w:val="en-GB"/>
        </w:rPr>
        <w:t>Behrens, J.T., 1997. Principles and procedures of exploratory data analysis. Psychological Methods 2, 131–160. https://doi.org/10.1037//1082-989x.2.2.131</w:t>
      </w:r>
    </w:p>
    <w:p w14:paraId="178409C4" w14:textId="77777777" w:rsidR="00A37950" w:rsidRPr="00A37950" w:rsidRDefault="00A37950" w:rsidP="00A37950">
      <w:pPr>
        <w:pStyle w:val="Bibliography"/>
        <w:rPr>
          <w:lang w:val="en-GB"/>
        </w:rPr>
      </w:pPr>
      <w:r w:rsidRPr="00A37950">
        <w:rPr>
          <w:lang w:val="en-GB"/>
        </w:rPr>
        <w:t xml:space="preserve">Bonaccorso, G., 2017. Machine learning algorithms: a reference guide to popular algorithms for data science and machine learning. </w:t>
      </w:r>
      <w:proofErr w:type="spellStart"/>
      <w:r w:rsidRPr="00A37950">
        <w:rPr>
          <w:lang w:val="en-GB"/>
        </w:rPr>
        <w:t>Packt</w:t>
      </w:r>
      <w:proofErr w:type="spellEnd"/>
      <w:r w:rsidRPr="00A37950">
        <w:rPr>
          <w:lang w:val="en-GB"/>
        </w:rPr>
        <w:t>, Birmingham Mumbai.</w:t>
      </w:r>
    </w:p>
    <w:p w14:paraId="3F776252" w14:textId="77777777" w:rsidR="00A37950" w:rsidRPr="00A37950" w:rsidRDefault="00A37950" w:rsidP="00A37950">
      <w:pPr>
        <w:pStyle w:val="Bibliography"/>
        <w:rPr>
          <w:lang w:val="en-GB"/>
        </w:rPr>
      </w:pPr>
      <w:r w:rsidRPr="00A37950">
        <w:rPr>
          <w:lang w:val="en-GB"/>
        </w:rPr>
        <w:t xml:space="preserve">Callaghan, N., Tol, R., 2011. UK Tourists, The Great </w:t>
      </w:r>
      <w:proofErr w:type="gramStart"/>
      <w:r w:rsidRPr="00A37950">
        <w:rPr>
          <w:lang w:val="en-GB"/>
        </w:rPr>
        <w:t>Recession</w:t>
      </w:r>
      <w:proofErr w:type="gramEnd"/>
      <w:r w:rsidRPr="00A37950">
        <w:rPr>
          <w:lang w:val="en-GB"/>
        </w:rPr>
        <w:t xml:space="preserve"> and Irish Tourism Policy.</w:t>
      </w:r>
    </w:p>
    <w:p w14:paraId="6203AD84" w14:textId="77777777" w:rsidR="00A37950" w:rsidRPr="00A37950" w:rsidRDefault="00A37950" w:rsidP="00A37950">
      <w:pPr>
        <w:pStyle w:val="Bibliography"/>
        <w:rPr>
          <w:lang w:val="en-GB"/>
        </w:rPr>
      </w:pPr>
      <w:r w:rsidRPr="00A37950">
        <w:rPr>
          <w:lang w:val="en-GB"/>
        </w:rPr>
        <w:t xml:space="preserve">Chen, C., </w:t>
      </w:r>
      <w:proofErr w:type="spellStart"/>
      <w:r w:rsidRPr="00A37950">
        <w:rPr>
          <w:lang w:val="en-GB"/>
        </w:rPr>
        <w:t>Härdle</w:t>
      </w:r>
      <w:proofErr w:type="spellEnd"/>
      <w:r w:rsidRPr="00A37950">
        <w:rPr>
          <w:lang w:val="en-GB"/>
        </w:rPr>
        <w:t>, W., Unwin, A., 2008. Handbook of Data Visualization. Springer Berlin Heidelberg, Berlin, Heidelberg. https://doi.org/10.1007/978-3-540-33037-0</w:t>
      </w:r>
    </w:p>
    <w:p w14:paraId="422496F7" w14:textId="77777777" w:rsidR="00A37950" w:rsidRPr="00A37950" w:rsidRDefault="00A37950" w:rsidP="00A37950">
      <w:pPr>
        <w:pStyle w:val="Bibliography"/>
        <w:rPr>
          <w:lang w:val="en-GB"/>
        </w:rPr>
      </w:pPr>
      <w:r w:rsidRPr="00A37950">
        <w:rPr>
          <w:lang w:val="en-GB"/>
        </w:rPr>
        <w:t>Chu, X., Ilyas, I.F., 2016. Qualitative data cleaning. Proc. VLDB Endow. 9, 1605–1608. https://doi.org/10.14778/3007263.3007320</w:t>
      </w:r>
    </w:p>
    <w:p w14:paraId="10C05ECB" w14:textId="77777777" w:rsidR="00A37950" w:rsidRPr="00A37950" w:rsidRDefault="00A37950" w:rsidP="00A37950">
      <w:pPr>
        <w:pStyle w:val="Bibliography"/>
        <w:rPr>
          <w:lang w:val="en-GB"/>
        </w:rPr>
      </w:pPr>
      <w:r w:rsidRPr="00A37950">
        <w:rPr>
          <w:lang w:val="en-GB"/>
        </w:rPr>
        <w:t>Fincher, S.A., Robins, A.V., 2019. The Cambridge Handbook of Computing Education Research, Google Books. Cambridge University Press.</w:t>
      </w:r>
    </w:p>
    <w:p w14:paraId="3F015C26" w14:textId="77777777" w:rsidR="00A37950" w:rsidRPr="00A37950" w:rsidRDefault="00A37950" w:rsidP="00A37950">
      <w:pPr>
        <w:pStyle w:val="Bibliography"/>
        <w:rPr>
          <w:lang w:val="en-GB"/>
        </w:rPr>
      </w:pPr>
      <w:proofErr w:type="spellStart"/>
      <w:r w:rsidRPr="00A37950">
        <w:rPr>
          <w:lang w:val="en-GB"/>
        </w:rPr>
        <w:t>Guerraoui</w:t>
      </w:r>
      <w:proofErr w:type="spellEnd"/>
      <w:r w:rsidRPr="00A37950">
        <w:rPr>
          <w:lang w:val="en-GB"/>
        </w:rPr>
        <w:t>, R., 1996. Strategic directions in object-oriented programming. ACM Computing Surveys 28, 691–700. https://doi.org/10.1145/242223.242275</w:t>
      </w:r>
    </w:p>
    <w:p w14:paraId="323905CE" w14:textId="77777777" w:rsidR="00A37950" w:rsidRPr="00A37950" w:rsidRDefault="00A37950" w:rsidP="00A37950">
      <w:pPr>
        <w:pStyle w:val="Bibliography"/>
        <w:rPr>
          <w:lang w:val="en-GB"/>
        </w:rPr>
      </w:pPr>
      <w:r w:rsidRPr="00A37950">
        <w:rPr>
          <w:lang w:val="en-GB"/>
        </w:rPr>
        <w:t xml:space="preserve">Kaur, P., Stoltzfus, J., </w:t>
      </w:r>
      <w:proofErr w:type="spellStart"/>
      <w:r w:rsidRPr="00A37950">
        <w:rPr>
          <w:lang w:val="en-GB"/>
        </w:rPr>
        <w:t>Yellapu</w:t>
      </w:r>
      <w:proofErr w:type="spellEnd"/>
      <w:r w:rsidRPr="00A37950">
        <w:rPr>
          <w:lang w:val="en-GB"/>
        </w:rPr>
        <w:t xml:space="preserve">, V., 2018. Descriptive statistics. Int J </w:t>
      </w:r>
      <w:proofErr w:type="spellStart"/>
      <w:r w:rsidRPr="00A37950">
        <w:rPr>
          <w:lang w:val="en-GB"/>
        </w:rPr>
        <w:t>Acad</w:t>
      </w:r>
      <w:proofErr w:type="spellEnd"/>
      <w:r w:rsidRPr="00A37950">
        <w:rPr>
          <w:lang w:val="en-GB"/>
        </w:rPr>
        <w:t xml:space="preserve"> Med 4, 60. https://doi.org/10.4103/IJAM.IJAM_7_18</w:t>
      </w:r>
    </w:p>
    <w:p w14:paraId="50A08E2C" w14:textId="77777777" w:rsidR="00A37950" w:rsidRPr="00A37950" w:rsidRDefault="00A37950" w:rsidP="00A37950">
      <w:pPr>
        <w:pStyle w:val="Bibliography"/>
        <w:rPr>
          <w:lang w:val="en-GB"/>
        </w:rPr>
      </w:pPr>
      <w:r w:rsidRPr="00A37950">
        <w:rPr>
          <w:lang w:val="en-GB"/>
        </w:rPr>
        <w:lastRenderedPageBreak/>
        <w:t xml:space="preserve">Kirk, M., 2017. Thoughtful machine learning with </w:t>
      </w:r>
      <w:proofErr w:type="gramStart"/>
      <w:r w:rsidRPr="00A37950">
        <w:rPr>
          <w:lang w:val="en-GB"/>
        </w:rPr>
        <w:t>Python :</w:t>
      </w:r>
      <w:proofErr w:type="gramEnd"/>
      <w:r w:rsidRPr="00A37950">
        <w:rPr>
          <w:lang w:val="en-GB"/>
        </w:rPr>
        <w:t xml:space="preserve"> a test-driven approach. </w:t>
      </w:r>
      <w:proofErr w:type="spellStart"/>
      <w:r w:rsidRPr="00A37950">
        <w:rPr>
          <w:lang w:val="en-GB"/>
        </w:rPr>
        <w:t>O’reilly</w:t>
      </w:r>
      <w:proofErr w:type="spellEnd"/>
      <w:r w:rsidRPr="00A37950">
        <w:rPr>
          <w:lang w:val="en-GB"/>
        </w:rPr>
        <w:t>.</w:t>
      </w:r>
    </w:p>
    <w:p w14:paraId="3A7AFBC3" w14:textId="77777777" w:rsidR="00A37950" w:rsidRPr="00A37950" w:rsidRDefault="00A37950" w:rsidP="00A37950">
      <w:pPr>
        <w:pStyle w:val="Bibliography"/>
        <w:rPr>
          <w:lang w:val="en-GB"/>
        </w:rPr>
      </w:pPr>
      <w:r w:rsidRPr="00A37950">
        <w:rPr>
          <w:lang w:val="en-GB"/>
        </w:rPr>
        <w:t xml:space="preserve">Kumar, A., 2019. Mastering </w:t>
      </w:r>
      <w:proofErr w:type="gramStart"/>
      <w:r w:rsidRPr="00A37950">
        <w:rPr>
          <w:lang w:val="en-GB"/>
        </w:rPr>
        <w:t>Pandas :</w:t>
      </w:r>
      <w:proofErr w:type="gramEnd"/>
      <w:r w:rsidRPr="00A37950">
        <w:rPr>
          <w:lang w:val="en-GB"/>
        </w:rPr>
        <w:t xml:space="preserve"> a Complete Guide to Pandas, from Installation to Advanced Data Analysis Techniques, 2nd Edition. </w:t>
      </w:r>
      <w:proofErr w:type="spellStart"/>
      <w:r w:rsidRPr="00A37950">
        <w:rPr>
          <w:lang w:val="en-GB"/>
        </w:rPr>
        <w:t>Packt</w:t>
      </w:r>
      <w:proofErr w:type="spellEnd"/>
      <w:r w:rsidRPr="00A37950">
        <w:rPr>
          <w:lang w:val="en-GB"/>
        </w:rPr>
        <w:t xml:space="preserve"> Publishing, Limited.</w:t>
      </w:r>
    </w:p>
    <w:p w14:paraId="1B193026" w14:textId="77777777" w:rsidR="00A37950" w:rsidRPr="00A37950" w:rsidRDefault="00A37950" w:rsidP="00A37950">
      <w:pPr>
        <w:pStyle w:val="Bibliography"/>
        <w:rPr>
          <w:lang w:val="en-GB"/>
        </w:rPr>
      </w:pPr>
      <w:r w:rsidRPr="00A37950">
        <w:rPr>
          <w:lang w:val="en-GB"/>
        </w:rPr>
        <w:t>Mahon, J., 2021. TRBM1 - Passenger Movement (Number) - data.gov.ie [WWW Document]. data.gov.ie. URL https://data.gov.ie/dataset/trbm1-passenger-movement-number (accessed 1.1.24).</w:t>
      </w:r>
    </w:p>
    <w:p w14:paraId="3058E025" w14:textId="77777777" w:rsidR="00A37950" w:rsidRPr="00A37950" w:rsidRDefault="00A37950" w:rsidP="00A37950">
      <w:pPr>
        <w:pStyle w:val="Bibliography"/>
        <w:rPr>
          <w:lang w:val="en-GB"/>
        </w:rPr>
      </w:pPr>
      <w:r w:rsidRPr="00A37950">
        <w:rPr>
          <w:lang w:val="en-GB"/>
        </w:rPr>
        <w:t xml:space="preserve">Omar C., W., 2023. Exploratory Data Analysis with Python Pandas: A Complete Guide – </w:t>
      </w:r>
      <w:proofErr w:type="spellStart"/>
      <w:r w:rsidRPr="00A37950">
        <w:rPr>
          <w:lang w:val="en-GB"/>
        </w:rPr>
        <w:t>Kanaries</w:t>
      </w:r>
      <w:proofErr w:type="spellEnd"/>
      <w:r w:rsidRPr="00A37950">
        <w:rPr>
          <w:lang w:val="en-GB"/>
        </w:rPr>
        <w:t xml:space="preserve"> [WWW Document]. docs.kanaries.net. URL https://docs.kanaries.net/articles/exploratory-data-analysis-python-pandas (accessed 1.1.24).</w:t>
      </w:r>
    </w:p>
    <w:p w14:paraId="5C9BCA13" w14:textId="77777777" w:rsidR="00A37950" w:rsidRPr="00A37950" w:rsidRDefault="00A37950" w:rsidP="00A37950">
      <w:pPr>
        <w:pStyle w:val="Bibliography"/>
        <w:rPr>
          <w:lang w:val="en-GB"/>
        </w:rPr>
      </w:pPr>
      <w:r w:rsidRPr="00A37950">
        <w:rPr>
          <w:lang w:val="en-GB"/>
        </w:rPr>
        <w:t>pandas - Python Data Analysis Library [WWW Document], 2024</w:t>
      </w:r>
      <w:proofErr w:type="gramStart"/>
      <w:r w:rsidRPr="00A37950">
        <w:rPr>
          <w:lang w:val="en-GB"/>
        </w:rPr>
        <w:t>. .</w:t>
      </w:r>
      <w:proofErr w:type="gramEnd"/>
      <w:r w:rsidRPr="00A37950">
        <w:rPr>
          <w:lang w:val="en-GB"/>
        </w:rPr>
        <w:t xml:space="preserve"> pandas.pydata.org. URL https://pandas.pydata.org/about/</w:t>
      </w:r>
    </w:p>
    <w:p w14:paraId="5FA4248D" w14:textId="77777777" w:rsidR="00A37950" w:rsidRPr="00A37950" w:rsidRDefault="00A37950" w:rsidP="00A37950">
      <w:pPr>
        <w:pStyle w:val="Bibliography"/>
        <w:rPr>
          <w:lang w:val="en-GB"/>
        </w:rPr>
      </w:pPr>
      <w:r w:rsidRPr="00A37950">
        <w:rPr>
          <w:lang w:val="en-GB"/>
        </w:rPr>
        <w:t>Roy, P., 2012. Programming Paradigms for Dummies: What Every Programmer Should Know.</w:t>
      </w:r>
    </w:p>
    <w:p w14:paraId="371B1369" w14:textId="77777777" w:rsidR="00A37950" w:rsidRPr="00A37950" w:rsidRDefault="00A37950" w:rsidP="00A37950">
      <w:pPr>
        <w:pStyle w:val="Bibliography"/>
        <w:rPr>
          <w:lang w:val="en-GB"/>
        </w:rPr>
      </w:pPr>
      <w:proofErr w:type="spellStart"/>
      <w:r w:rsidRPr="00A37950">
        <w:rPr>
          <w:lang w:val="en-GB"/>
        </w:rPr>
        <w:t>Schröer</w:t>
      </w:r>
      <w:proofErr w:type="spellEnd"/>
      <w:r w:rsidRPr="00A37950">
        <w:rPr>
          <w:lang w:val="en-GB"/>
        </w:rPr>
        <w:t>, C., Kruse, F., Gómez, J.M., 2021. A Systematic Literature Review on Applying CRISP-DM Process Model. Procedia Computer Science 181, 526–534. https://doi.org/10.1016/j.procs.2021.01.199</w:t>
      </w:r>
    </w:p>
    <w:p w14:paraId="24C462FC" w14:textId="77777777" w:rsidR="00A37950" w:rsidRPr="00A37950" w:rsidRDefault="00A37950" w:rsidP="00A37950">
      <w:pPr>
        <w:pStyle w:val="Bibliography"/>
        <w:rPr>
          <w:lang w:val="en-GB"/>
        </w:rPr>
      </w:pPr>
      <w:r w:rsidRPr="00A37950">
        <w:rPr>
          <w:lang w:val="en-GB"/>
        </w:rPr>
        <w:t>Severance, C.R., 2009. Python for Everybody Exploring Data Using Python 3 Charles R. Severance. Charles Severance.</w:t>
      </w:r>
    </w:p>
    <w:p w14:paraId="1D162E19" w14:textId="77777777" w:rsidR="00A37950" w:rsidRPr="00A37950" w:rsidRDefault="00A37950" w:rsidP="00A37950">
      <w:pPr>
        <w:pStyle w:val="Bibliography"/>
        <w:rPr>
          <w:lang w:val="en-GB"/>
        </w:rPr>
      </w:pPr>
      <w:r w:rsidRPr="00A37950">
        <w:rPr>
          <w:lang w:val="en-GB"/>
        </w:rPr>
        <w:t xml:space="preserve">Studer, S., Bui, T.B., Drescher, C., </w:t>
      </w:r>
      <w:proofErr w:type="spellStart"/>
      <w:r w:rsidRPr="00A37950">
        <w:rPr>
          <w:lang w:val="en-GB"/>
        </w:rPr>
        <w:t>Hanuschkin</w:t>
      </w:r>
      <w:proofErr w:type="spellEnd"/>
      <w:r w:rsidRPr="00A37950">
        <w:rPr>
          <w:lang w:val="en-GB"/>
        </w:rPr>
        <w:t>, A., Winkler, L., Peters, S., Müller, K.-R., 2021. Towards CRISP-ML(Q): A Machine Learning Process Model with Quality Assurance Methodology. MAKE 3, 392–413. https://doi.org/10.3390/make3020020</w:t>
      </w:r>
    </w:p>
    <w:p w14:paraId="76F332AC" w14:textId="77777777" w:rsidR="00A37950" w:rsidRPr="00A37950" w:rsidRDefault="00A37950" w:rsidP="00A37950">
      <w:pPr>
        <w:pStyle w:val="Bibliography"/>
        <w:rPr>
          <w:lang w:val="en-GB"/>
        </w:rPr>
      </w:pPr>
      <w:r w:rsidRPr="00A37950">
        <w:rPr>
          <w:lang w:val="en-GB"/>
        </w:rPr>
        <w:t>Tufte, E.R., 2001. The visual display of quantitative information. Graphics Press.</w:t>
      </w:r>
    </w:p>
    <w:p w14:paraId="6AEBD629" w14:textId="77777777" w:rsidR="00A37950" w:rsidRPr="00A37950" w:rsidRDefault="00A37950" w:rsidP="00A37950">
      <w:pPr>
        <w:pStyle w:val="Bibliography"/>
        <w:rPr>
          <w:lang w:val="en-GB"/>
        </w:rPr>
      </w:pPr>
      <w:r w:rsidRPr="00A37950">
        <w:rPr>
          <w:lang w:val="en-GB"/>
        </w:rPr>
        <w:t>Weiss, N.A., 2012. Introductory Statistics. Addison-Wesley.</w:t>
      </w:r>
    </w:p>
    <w:p w14:paraId="7483CF76" w14:textId="77777777" w:rsidR="00A37950" w:rsidRPr="00A37950" w:rsidRDefault="00A37950" w:rsidP="00A37950">
      <w:pPr>
        <w:pStyle w:val="Bibliography"/>
        <w:rPr>
          <w:lang w:val="en-GB"/>
        </w:rPr>
      </w:pPr>
      <w:r w:rsidRPr="00A37950">
        <w:rPr>
          <w:lang w:val="en-GB"/>
        </w:rPr>
        <w:t xml:space="preserve">White, G., </w:t>
      </w:r>
      <w:proofErr w:type="spellStart"/>
      <w:r w:rsidRPr="00A37950">
        <w:rPr>
          <w:lang w:val="en-GB"/>
        </w:rPr>
        <w:t>Sivitanides</w:t>
      </w:r>
      <w:proofErr w:type="spellEnd"/>
      <w:r w:rsidRPr="00A37950">
        <w:rPr>
          <w:lang w:val="en-GB"/>
        </w:rPr>
        <w:t xml:space="preserve">, M., 2005. Cognitive Differences Between Procedural Programming and </w:t>
      </w:r>
      <w:proofErr w:type="gramStart"/>
      <w:r w:rsidRPr="00A37950">
        <w:rPr>
          <w:lang w:val="en-GB"/>
        </w:rPr>
        <w:t>Object Oriented</w:t>
      </w:r>
      <w:proofErr w:type="gramEnd"/>
      <w:r w:rsidRPr="00A37950">
        <w:rPr>
          <w:lang w:val="en-GB"/>
        </w:rPr>
        <w:t xml:space="preserve"> Programming. Information Technology and Management 6, 333–350. https://doi.org/10.1007/s10799-005-3899-2</w:t>
      </w:r>
    </w:p>
    <w:p w14:paraId="73039885" w14:textId="784C47B2"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D5854" w14:textId="77777777" w:rsidR="00ED53C8" w:rsidRDefault="00ED53C8" w:rsidP="00DB61FB">
      <w:pPr>
        <w:spacing w:after="0" w:line="240" w:lineRule="auto"/>
      </w:pPr>
      <w:r>
        <w:separator/>
      </w:r>
    </w:p>
  </w:endnote>
  <w:endnote w:type="continuationSeparator" w:id="0">
    <w:p w14:paraId="33E404F0" w14:textId="77777777" w:rsidR="00ED53C8" w:rsidRDefault="00ED53C8"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New Peninim MT">
    <w:panose1 w:val="00000000000000000000"/>
    <w:charset w:val="B1"/>
    <w:family w:val="auto"/>
    <w:pitch w:val="variable"/>
    <w:sig w:usb0="80000843" w:usb1="4000000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24828" w14:textId="77777777" w:rsidR="00ED53C8" w:rsidRDefault="00ED53C8" w:rsidP="00DB61FB">
      <w:pPr>
        <w:spacing w:after="0" w:line="240" w:lineRule="auto"/>
      </w:pPr>
      <w:r>
        <w:separator/>
      </w:r>
    </w:p>
  </w:footnote>
  <w:footnote w:type="continuationSeparator" w:id="0">
    <w:p w14:paraId="391477F1" w14:textId="77777777" w:rsidR="00ED53C8" w:rsidRDefault="00ED53C8"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15880"/>
    <w:rsid w:val="00050B19"/>
    <w:rsid w:val="00054E2A"/>
    <w:rsid w:val="000560D4"/>
    <w:rsid w:val="00060697"/>
    <w:rsid w:val="000656FB"/>
    <w:rsid w:val="000664AE"/>
    <w:rsid w:val="00091CD8"/>
    <w:rsid w:val="000A0DE0"/>
    <w:rsid w:val="000A61DC"/>
    <w:rsid w:val="000E1B74"/>
    <w:rsid w:val="000F0E84"/>
    <w:rsid w:val="000F381A"/>
    <w:rsid w:val="000F5428"/>
    <w:rsid w:val="00104DCE"/>
    <w:rsid w:val="00117544"/>
    <w:rsid w:val="00121603"/>
    <w:rsid w:val="00126968"/>
    <w:rsid w:val="0013018A"/>
    <w:rsid w:val="001467E6"/>
    <w:rsid w:val="00152C7C"/>
    <w:rsid w:val="00157905"/>
    <w:rsid w:val="001A48C9"/>
    <w:rsid w:val="001B72FA"/>
    <w:rsid w:val="001C4C5C"/>
    <w:rsid w:val="001F3481"/>
    <w:rsid w:val="002134BA"/>
    <w:rsid w:val="002162CA"/>
    <w:rsid w:val="00262938"/>
    <w:rsid w:val="0026311E"/>
    <w:rsid w:val="00270193"/>
    <w:rsid w:val="002738D5"/>
    <w:rsid w:val="00283297"/>
    <w:rsid w:val="00286578"/>
    <w:rsid w:val="00287709"/>
    <w:rsid w:val="00294EC6"/>
    <w:rsid w:val="002A792A"/>
    <w:rsid w:val="002C1F70"/>
    <w:rsid w:val="002E3E73"/>
    <w:rsid w:val="002F3CC3"/>
    <w:rsid w:val="002F6871"/>
    <w:rsid w:val="003107D7"/>
    <w:rsid w:val="0031363E"/>
    <w:rsid w:val="003279B2"/>
    <w:rsid w:val="00331350"/>
    <w:rsid w:val="00333D5A"/>
    <w:rsid w:val="00334131"/>
    <w:rsid w:val="003419BA"/>
    <w:rsid w:val="00357E53"/>
    <w:rsid w:val="00366FA2"/>
    <w:rsid w:val="003771BA"/>
    <w:rsid w:val="00380952"/>
    <w:rsid w:val="00391566"/>
    <w:rsid w:val="003A399B"/>
    <w:rsid w:val="003A6C39"/>
    <w:rsid w:val="003B0EF8"/>
    <w:rsid w:val="003B219D"/>
    <w:rsid w:val="003B5C91"/>
    <w:rsid w:val="003C217F"/>
    <w:rsid w:val="003C777C"/>
    <w:rsid w:val="003D7830"/>
    <w:rsid w:val="003E1477"/>
    <w:rsid w:val="003E4728"/>
    <w:rsid w:val="003F015A"/>
    <w:rsid w:val="00406825"/>
    <w:rsid w:val="00415316"/>
    <w:rsid w:val="00422AFE"/>
    <w:rsid w:val="00423518"/>
    <w:rsid w:val="00424B7A"/>
    <w:rsid w:val="004266E0"/>
    <w:rsid w:val="004460C2"/>
    <w:rsid w:val="004677F3"/>
    <w:rsid w:val="0047376A"/>
    <w:rsid w:val="004768D3"/>
    <w:rsid w:val="00481BC5"/>
    <w:rsid w:val="00486712"/>
    <w:rsid w:val="00494A53"/>
    <w:rsid w:val="00494F34"/>
    <w:rsid w:val="00495565"/>
    <w:rsid w:val="004A72A0"/>
    <w:rsid w:val="004B0F57"/>
    <w:rsid w:val="004C0355"/>
    <w:rsid w:val="004C211F"/>
    <w:rsid w:val="004E4309"/>
    <w:rsid w:val="004E439F"/>
    <w:rsid w:val="004E5E4A"/>
    <w:rsid w:val="004E7499"/>
    <w:rsid w:val="00500AA7"/>
    <w:rsid w:val="00506BFB"/>
    <w:rsid w:val="005157F5"/>
    <w:rsid w:val="00534C74"/>
    <w:rsid w:val="005455C2"/>
    <w:rsid w:val="00546BD7"/>
    <w:rsid w:val="0055503F"/>
    <w:rsid w:val="00571D25"/>
    <w:rsid w:val="0058646B"/>
    <w:rsid w:val="005A12D3"/>
    <w:rsid w:val="005A68D7"/>
    <w:rsid w:val="005B43AB"/>
    <w:rsid w:val="005C0CE2"/>
    <w:rsid w:val="005D122D"/>
    <w:rsid w:val="005E2985"/>
    <w:rsid w:val="00606226"/>
    <w:rsid w:val="00617E91"/>
    <w:rsid w:val="00634B48"/>
    <w:rsid w:val="006560DA"/>
    <w:rsid w:val="0065706E"/>
    <w:rsid w:val="006620B4"/>
    <w:rsid w:val="00673782"/>
    <w:rsid w:val="006760B5"/>
    <w:rsid w:val="00684F6F"/>
    <w:rsid w:val="00685D05"/>
    <w:rsid w:val="006A02FA"/>
    <w:rsid w:val="006A608E"/>
    <w:rsid w:val="006B209F"/>
    <w:rsid w:val="006B2400"/>
    <w:rsid w:val="006C1ABE"/>
    <w:rsid w:val="006E3AC9"/>
    <w:rsid w:val="006E5C8A"/>
    <w:rsid w:val="006F0997"/>
    <w:rsid w:val="006F319C"/>
    <w:rsid w:val="0070355E"/>
    <w:rsid w:val="0072749C"/>
    <w:rsid w:val="007611ED"/>
    <w:rsid w:val="00765C01"/>
    <w:rsid w:val="00790E21"/>
    <w:rsid w:val="00792E5C"/>
    <w:rsid w:val="00792ECE"/>
    <w:rsid w:val="00793066"/>
    <w:rsid w:val="0079308A"/>
    <w:rsid w:val="007A1AB9"/>
    <w:rsid w:val="007B1296"/>
    <w:rsid w:val="007C38F2"/>
    <w:rsid w:val="007C7212"/>
    <w:rsid w:val="007E188C"/>
    <w:rsid w:val="007F0758"/>
    <w:rsid w:val="007F7419"/>
    <w:rsid w:val="007F7D2A"/>
    <w:rsid w:val="00806CED"/>
    <w:rsid w:val="008178E1"/>
    <w:rsid w:val="00847DC7"/>
    <w:rsid w:val="00861A2D"/>
    <w:rsid w:val="00866A76"/>
    <w:rsid w:val="00890455"/>
    <w:rsid w:val="00893EDD"/>
    <w:rsid w:val="0089693C"/>
    <w:rsid w:val="008B047B"/>
    <w:rsid w:val="008C24F4"/>
    <w:rsid w:val="008C2D76"/>
    <w:rsid w:val="008C6147"/>
    <w:rsid w:val="008D6DDE"/>
    <w:rsid w:val="00915B15"/>
    <w:rsid w:val="00930D7A"/>
    <w:rsid w:val="0094214B"/>
    <w:rsid w:val="00945232"/>
    <w:rsid w:val="00956D5D"/>
    <w:rsid w:val="00970100"/>
    <w:rsid w:val="00982F33"/>
    <w:rsid w:val="00983AE0"/>
    <w:rsid w:val="00995849"/>
    <w:rsid w:val="009B5B77"/>
    <w:rsid w:val="009B61B7"/>
    <w:rsid w:val="009C0825"/>
    <w:rsid w:val="009C3B74"/>
    <w:rsid w:val="009C5B64"/>
    <w:rsid w:val="009D172E"/>
    <w:rsid w:val="009D2A26"/>
    <w:rsid w:val="009D5506"/>
    <w:rsid w:val="009F48FD"/>
    <w:rsid w:val="009F6A67"/>
    <w:rsid w:val="00A05E3A"/>
    <w:rsid w:val="00A14F01"/>
    <w:rsid w:val="00A1542C"/>
    <w:rsid w:val="00A213FB"/>
    <w:rsid w:val="00A37950"/>
    <w:rsid w:val="00A41898"/>
    <w:rsid w:val="00A55F63"/>
    <w:rsid w:val="00A57A59"/>
    <w:rsid w:val="00A603C3"/>
    <w:rsid w:val="00A67021"/>
    <w:rsid w:val="00A85413"/>
    <w:rsid w:val="00A9321E"/>
    <w:rsid w:val="00A96760"/>
    <w:rsid w:val="00AA487B"/>
    <w:rsid w:val="00AA697A"/>
    <w:rsid w:val="00AA6B43"/>
    <w:rsid w:val="00AB1F0D"/>
    <w:rsid w:val="00AC12FB"/>
    <w:rsid w:val="00AC4D49"/>
    <w:rsid w:val="00AE74EC"/>
    <w:rsid w:val="00AF35B8"/>
    <w:rsid w:val="00B11484"/>
    <w:rsid w:val="00B127CD"/>
    <w:rsid w:val="00B17372"/>
    <w:rsid w:val="00B20BA8"/>
    <w:rsid w:val="00B24E71"/>
    <w:rsid w:val="00B321D2"/>
    <w:rsid w:val="00B41E22"/>
    <w:rsid w:val="00B9376E"/>
    <w:rsid w:val="00BD7EAD"/>
    <w:rsid w:val="00BE653B"/>
    <w:rsid w:val="00BF3ED8"/>
    <w:rsid w:val="00BF4751"/>
    <w:rsid w:val="00C16C83"/>
    <w:rsid w:val="00C45650"/>
    <w:rsid w:val="00C740BC"/>
    <w:rsid w:val="00C80767"/>
    <w:rsid w:val="00CA28E2"/>
    <w:rsid w:val="00CA2A6B"/>
    <w:rsid w:val="00CC70CA"/>
    <w:rsid w:val="00CD1E14"/>
    <w:rsid w:val="00CE5346"/>
    <w:rsid w:val="00CF00A9"/>
    <w:rsid w:val="00CF176C"/>
    <w:rsid w:val="00CF2394"/>
    <w:rsid w:val="00CF713C"/>
    <w:rsid w:val="00D02EEE"/>
    <w:rsid w:val="00D201C5"/>
    <w:rsid w:val="00D2228D"/>
    <w:rsid w:val="00D25519"/>
    <w:rsid w:val="00D3220D"/>
    <w:rsid w:val="00D37230"/>
    <w:rsid w:val="00D45F60"/>
    <w:rsid w:val="00D60FDC"/>
    <w:rsid w:val="00D63655"/>
    <w:rsid w:val="00D67089"/>
    <w:rsid w:val="00D90D18"/>
    <w:rsid w:val="00D91928"/>
    <w:rsid w:val="00DA17DB"/>
    <w:rsid w:val="00DA5E04"/>
    <w:rsid w:val="00DB61FB"/>
    <w:rsid w:val="00DC35E9"/>
    <w:rsid w:val="00DC52CB"/>
    <w:rsid w:val="00DE17DB"/>
    <w:rsid w:val="00DE4C75"/>
    <w:rsid w:val="00DE745A"/>
    <w:rsid w:val="00E0307F"/>
    <w:rsid w:val="00E16434"/>
    <w:rsid w:val="00E225AD"/>
    <w:rsid w:val="00E37BDD"/>
    <w:rsid w:val="00E81422"/>
    <w:rsid w:val="00E8283A"/>
    <w:rsid w:val="00E8569B"/>
    <w:rsid w:val="00E91D13"/>
    <w:rsid w:val="00EA1592"/>
    <w:rsid w:val="00EA72FD"/>
    <w:rsid w:val="00EA7F16"/>
    <w:rsid w:val="00ED0FC8"/>
    <w:rsid w:val="00ED53C8"/>
    <w:rsid w:val="00EE154B"/>
    <w:rsid w:val="00EE1A15"/>
    <w:rsid w:val="00EE74A3"/>
    <w:rsid w:val="00EF5F1D"/>
    <w:rsid w:val="00EF7DDE"/>
    <w:rsid w:val="00F2335B"/>
    <w:rsid w:val="00F25C6F"/>
    <w:rsid w:val="00F31ED4"/>
    <w:rsid w:val="00F67C6C"/>
    <w:rsid w:val="00F748C4"/>
    <w:rsid w:val="00F92D3F"/>
    <w:rsid w:val="00F95496"/>
    <w:rsid w:val="00FD229C"/>
    <w:rsid w:val="00FE700F"/>
    <w:rsid w:val="00FF1D5B"/>
    <w:rsid w:val="00FF33B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786700904">
      <w:bodyDiv w:val="1"/>
      <w:marLeft w:val="0"/>
      <w:marRight w:val="0"/>
      <w:marTop w:val="0"/>
      <w:marBottom w:val="0"/>
      <w:divBdr>
        <w:top w:val="none" w:sz="0" w:space="0" w:color="auto"/>
        <w:left w:val="none" w:sz="0" w:space="0" w:color="auto"/>
        <w:bottom w:val="none" w:sz="0" w:space="0" w:color="auto"/>
        <w:right w:val="none" w:sz="0" w:space="0" w:color="auto"/>
      </w:divBdr>
    </w:div>
    <w:div w:id="846939426">
      <w:bodyDiv w:val="1"/>
      <w:marLeft w:val="0"/>
      <w:marRight w:val="0"/>
      <w:marTop w:val="0"/>
      <w:marBottom w:val="0"/>
      <w:divBdr>
        <w:top w:val="none" w:sz="0" w:space="0" w:color="auto"/>
        <w:left w:val="none" w:sz="0" w:space="0" w:color="auto"/>
        <w:bottom w:val="none" w:sz="0" w:space="0" w:color="auto"/>
        <w:right w:val="none" w:sz="0" w:space="0" w:color="auto"/>
      </w:divBdr>
    </w:div>
    <w:div w:id="893200522">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tourismireland.com/research-and-insights" TargetMode="External"/><Relationship Id="rId17" Type="http://schemas.openxmlformats.org/officeDocument/2006/relationships/image" Target="media/image6.png"/><Relationship Id="rId25" Type="http://schemas.openxmlformats.org/officeDocument/2006/relationships/hyperlink" Target="http://40.115.124.2/sp/subjects/guide.php?subject=harvardre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ilteireland.ie/Research-and-Insights.aspx" TargetMode="External"/><Relationship Id="rId24" Type="http://schemas.openxmlformats.org/officeDocument/2006/relationships/hyperlink" Target="http://40.115.124.2/sp/subjects/guide.php?subject=harvardref"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www.cso.ie/en/statistics/tourismandtrave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20</Pages>
  <Words>13516</Words>
  <Characters>7704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21</cp:revision>
  <dcterms:created xsi:type="dcterms:W3CDTF">2024-03-08T18:43:00Z</dcterms:created>
  <dcterms:modified xsi:type="dcterms:W3CDTF">2024-04-0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